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48BB6394" w:rsidR="00111CA7" w:rsidRPr="003A15CE" w:rsidRDefault="003B7CDC" w:rsidP="003A15CE">
      <w:pPr>
        <w:rPr>
          <w:rFonts w:cs="Times New Roman"/>
          <w:sz w:val="24"/>
        </w:rPr>
      </w:pPr>
      <w:r>
        <w:rPr>
          <w:noProof/>
        </w:rPr>
        <w:drawing>
          <wp:anchor distT="0" distB="0" distL="114300" distR="114300" simplePos="0" relativeHeight="251646464" behindDoc="1" locked="0" layoutInCell="1" allowOverlap="1" wp14:anchorId="07FC3BEF" wp14:editId="6C2A3525">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1C964D8F"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A2428D">
      <w:pPr>
        <w:pStyle w:val="Title"/>
        <w:rPr>
          <w:sz w:val="40"/>
          <w:szCs w:val="40"/>
        </w:rPr>
      </w:pPr>
      <w:r w:rsidRPr="00A2428D">
        <w:rPr>
          <w:sz w:val="40"/>
          <w:szCs w:val="40"/>
        </w:rPr>
        <w:lastRenderedPageBreak/>
        <w:t>C</w:t>
      </w:r>
      <w:r w:rsidR="00A2428D">
        <w:rPr>
          <w:sz w:val="40"/>
          <w:szCs w:val="40"/>
        </w:rPr>
        <w:t>ONTENTS</w:t>
      </w:r>
    </w:p>
    <w:p w14:paraId="3D3541EE" w14:textId="77777777" w:rsidR="00FC150C" w:rsidRPr="00FC150C" w:rsidRDefault="00FC150C" w:rsidP="00FC150C"/>
    <w:p w14:paraId="3097B8D6" w14:textId="2706AB9C" w:rsidR="008B5CB8" w:rsidRDefault="00B24C2A">
      <w:pPr>
        <w:pStyle w:val="TOC1"/>
        <w:tabs>
          <w:tab w:val="left" w:pos="440"/>
          <w:tab w:val="right" w:leader="dot" w:pos="7694"/>
        </w:tabs>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515BF7">
        <w:rPr>
          <w:rFonts w:asciiTheme="minorHAnsi" w:hAnsiTheme="minorHAnsi"/>
          <w:b/>
        </w:rPr>
        <w:instrText xml:space="preserve"> TOC \o "1-3" \h \z \u </w:instrText>
      </w:r>
      <w:r>
        <w:rPr>
          <w:rFonts w:asciiTheme="minorHAnsi" w:hAnsiTheme="minorHAnsi"/>
          <w:b/>
        </w:rPr>
        <w:fldChar w:fldCharType="separate"/>
      </w:r>
      <w:hyperlink w:anchor="_Toc49510367" w:history="1">
        <w:r w:rsidR="008B5CB8" w:rsidRPr="00F74E7A">
          <w:rPr>
            <w:rStyle w:val="Hyperlink"/>
            <w:noProof/>
          </w:rPr>
          <w:t>1</w:t>
        </w:r>
        <w:r w:rsidR="008B5CB8">
          <w:rPr>
            <w:rFonts w:asciiTheme="minorHAnsi" w:eastAsiaTheme="minorEastAsia" w:hAnsiTheme="minorHAnsi" w:cstheme="minorBidi"/>
            <w:bCs w:val="0"/>
            <w:caps w:val="0"/>
            <w:noProof/>
            <w:sz w:val="22"/>
            <w:szCs w:val="22"/>
          </w:rPr>
          <w:tab/>
        </w:r>
        <w:r w:rsidR="008B5CB8" w:rsidRPr="00F74E7A">
          <w:rPr>
            <w:rStyle w:val="Hyperlink"/>
            <w:noProof/>
          </w:rPr>
          <w:t>INTRODUCTION</w:t>
        </w:r>
        <w:r w:rsidR="008B5CB8">
          <w:rPr>
            <w:noProof/>
            <w:webHidden/>
          </w:rPr>
          <w:tab/>
        </w:r>
        <w:r w:rsidR="008B5CB8">
          <w:rPr>
            <w:noProof/>
            <w:webHidden/>
          </w:rPr>
          <w:fldChar w:fldCharType="begin"/>
        </w:r>
        <w:r w:rsidR="008B5CB8">
          <w:rPr>
            <w:noProof/>
            <w:webHidden/>
          </w:rPr>
          <w:instrText xml:space="preserve"> PAGEREF _Toc49510367 \h </w:instrText>
        </w:r>
        <w:r w:rsidR="008B5CB8">
          <w:rPr>
            <w:noProof/>
            <w:webHidden/>
          </w:rPr>
        </w:r>
        <w:r w:rsidR="008B5CB8">
          <w:rPr>
            <w:noProof/>
            <w:webHidden/>
          </w:rPr>
          <w:fldChar w:fldCharType="separate"/>
        </w:r>
        <w:r w:rsidR="008B5CB8">
          <w:rPr>
            <w:noProof/>
            <w:webHidden/>
          </w:rPr>
          <w:t>5</w:t>
        </w:r>
        <w:r w:rsidR="008B5CB8">
          <w:rPr>
            <w:noProof/>
            <w:webHidden/>
          </w:rPr>
          <w:fldChar w:fldCharType="end"/>
        </w:r>
      </w:hyperlink>
    </w:p>
    <w:p w14:paraId="479AB2F2" w14:textId="2977EE10"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68" w:history="1">
        <w:r w:rsidRPr="00F74E7A">
          <w:rPr>
            <w:rStyle w:val="Hyperlink"/>
            <w:noProof/>
          </w:rPr>
          <w:t>2</w:t>
        </w:r>
        <w:r>
          <w:rPr>
            <w:rFonts w:asciiTheme="minorHAnsi" w:eastAsiaTheme="minorEastAsia" w:hAnsiTheme="minorHAnsi" w:cstheme="minorBidi"/>
            <w:bCs w:val="0"/>
            <w:caps w:val="0"/>
            <w:noProof/>
            <w:sz w:val="22"/>
            <w:szCs w:val="22"/>
          </w:rPr>
          <w:tab/>
        </w:r>
        <w:r w:rsidRPr="00F74E7A">
          <w:rPr>
            <w:rStyle w:val="Hyperlink"/>
            <w:noProof/>
          </w:rPr>
          <w:t>RELATED WORK</w:t>
        </w:r>
        <w:r>
          <w:rPr>
            <w:noProof/>
            <w:webHidden/>
          </w:rPr>
          <w:tab/>
        </w:r>
        <w:r>
          <w:rPr>
            <w:noProof/>
            <w:webHidden/>
          </w:rPr>
          <w:fldChar w:fldCharType="begin"/>
        </w:r>
        <w:r>
          <w:rPr>
            <w:noProof/>
            <w:webHidden/>
          </w:rPr>
          <w:instrText xml:space="preserve"> PAGEREF _Toc49510368 \h </w:instrText>
        </w:r>
        <w:r>
          <w:rPr>
            <w:noProof/>
            <w:webHidden/>
          </w:rPr>
        </w:r>
        <w:r>
          <w:rPr>
            <w:noProof/>
            <w:webHidden/>
          </w:rPr>
          <w:fldChar w:fldCharType="separate"/>
        </w:r>
        <w:r>
          <w:rPr>
            <w:noProof/>
            <w:webHidden/>
          </w:rPr>
          <w:t>7</w:t>
        </w:r>
        <w:r>
          <w:rPr>
            <w:noProof/>
            <w:webHidden/>
          </w:rPr>
          <w:fldChar w:fldCharType="end"/>
        </w:r>
      </w:hyperlink>
    </w:p>
    <w:p w14:paraId="14CFD984" w14:textId="1830D417"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69" w:history="1">
        <w:r w:rsidRPr="00F74E7A">
          <w:rPr>
            <w:rStyle w:val="Hyperlink"/>
            <w:noProof/>
          </w:rPr>
          <w:t>2.1</w:t>
        </w:r>
        <w:r>
          <w:rPr>
            <w:rFonts w:asciiTheme="minorHAnsi" w:eastAsiaTheme="minorEastAsia" w:hAnsiTheme="minorHAnsi" w:cstheme="minorBidi"/>
            <w:smallCaps w:val="0"/>
            <w:noProof/>
            <w:sz w:val="22"/>
            <w:szCs w:val="22"/>
          </w:rPr>
          <w:tab/>
        </w:r>
        <w:r w:rsidRPr="00F74E7A">
          <w:rPr>
            <w:rStyle w:val="Hyperlink"/>
            <w:noProof/>
          </w:rPr>
          <w:t>AGENT-BASED MODELLING</w:t>
        </w:r>
        <w:r>
          <w:rPr>
            <w:noProof/>
            <w:webHidden/>
          </w:rPr>
          <w:tab/>
        </w:r>
        <w:r>
          <w:rPr>
            <w:noProof/>
            <w:webHidden/>
          </w:rPr>
          <w:fldChar w:fldCharType="begin"/>
        </w:r>
        <w:r>
          <w:rPr>
            <w:noProof/>
            <w:webHidden/>
          </w:rPr>
          <w:instrText xml:space="preserve"> PAGEREF _Toc49510369 \h </w:instrText>
        </w:r>
        <w:r>
          <w:rPr>
            <w:noProof/>
            <w:webHidden/>
          </w:rPr>
        </w:r>
        <w:r>
          <w:rPr>
            <w:noProof/>
            <w:webHidden/>
          </w:rPr>
          <w:fldChar w:fldCharType="separate"/>
        </w:r>
        <w:r>
          <w:rPr>
            <w:noProof/>
            <w:webHidden/>
          </w:rPr>
          <w:t>7</w:t>
        </w:r>
        <w:r>
          <w:rPr>
            <w:noProof/>
            <w:webHidden/>
          </w:rPr>
          <w:fldChar w:fldCharType="end"/>
        </w:r>
      </w:hyperlink>
    </w:p>
    <w:p w14:paraId="04D84A24" w14:textId="5876CF99"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0" w:history="1">
        <w:r w:rsidRPr="00F74E7A">
          <w:rPr>
            <w:rStyle w:val="Hyperlink"/>
            <w:noProof/>
          </w:rPr>
          <w:t>2.2</w:t>
        </w:r>
        <w:r>
          <w:rPr>
            <w:rFonts w:asciiTheme="minorHAnsi" w:eastAsiaTheme="minorEastAsia" w:hAnsiTheme="minorHAnsi" w:cstheme="minorBidi"/>
            <w:smallCaps w:val="0"/>
            <w:noProof/>
            <w:sz w:val="22"/>
            <w:szCs w:val="22"/>
          </w:rPr>
          <w:tab/>
        </w:r>
        <w:r w:rsidRPr="00F74E7A">
          <w:rPr>
            <w:rStyle w:val="Hyperlink"/>
            <w:noProof/>
          </w:rPr>
          <w:t>EPIDEMIC SIMULATIONS</w:t>
        </w:r>
        <w:r>
          <w:rPr>
            <w:noProof/>
            <w:webHidden/>
          </w:rPr>
          <w:tab/>
        </w:r>
        <w:r>
          <w:rPr>
            <w:noProof/>
            <w:webHidden/>
          </w:rPr>
          <w:fldChar w:fldCharType="begin"/>
        </w:r>
        <w:r>
          <w:rPr>
            <w:noProof/>
            <w:webHidden/>
          </w:rPr>
          <w:instrText xml:space="preserve"> PAGEREF _Toc49510370 \h </w:instrText>
        </w:r>
        <w:r>
          <w:rPr>
            <w:noProof/>
            <w:webHidden/>
          </w:rPr>
        </w:r>
        <w:r>
          <w:rPr>
            <w:noProof/>
            <w:webHidden/>
          </w:rPr>
          <w:fldChar w:fldCharType="separate"/>
        </w:r>
        <w:r>
          <w:rPr>
            <w:noProof/>
            <w:webHidden/>
          </w:rPr>
          <w:t>8</w:t>
        </w:r>
        <w:r>
          <w:rPr>
            <w:noProof/>
            <w:webHidden/>
          </w:rPr>
          <w:fldChar w:fldCharType="end"/>
        </w:r>
      </w:hyperlink>
    </w:p>
    <w:p w14:paraId="78A0E87E" w14:textId="7B107EA5"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1" w:history="1">
        <w:r w:rsidRPr="00F74E7A">
          <w:rPr>
            <w:rStyle w:val="Hyperlink"/>
            <w:noProof/>
          </w:rPr>
          <w:t>2.3</w:t>
        </w:r>
        <w:r>
          <w:rPr>
            <w:rFonts w:asciiTheme="minorHAnsi" w:eastAsiaTheme="minorEastAsia" w:hAnsiTheme="minorHAnsi" w:cstheme="minorBidi"/>
            <w:smallCaps w:val="0"/>
            <w:noProof/>
            <w:sz w:val="22"/>
            <w:szCs w:val="22"/>
          </w:rPr>
          <w:tab/>
        </w:r>
        <w:r w:rsidRPr="00F74E7A">
          <w:rPr>
            <w:rStyle w:val="Hyperlink"/>
            <w:noProof/>
          </w:rPr>
          <w:t>REINFORCEMENT LEARNING</w:t>
        </w:r>
        <w:r>
          <w:rPr>
            <w:noProof/>
            <w:webHidden/>
          </w:rPr>
          <w:tab/>
        </w:r>
        <w:r>
          <w:rPr>
            <w:noProof/>
            <w:webHidden/>
          </w:rPr>
          <w:fldChar w:fldCharType="begin"/>
        </w:r>
        <w:r>
          <w:rPr>
            <w:noProof/>
            <w:webHidden/>
          </w:rPr>
          <w:instrText xml:space="preserve"> PAGEREF _Toc49510371 \h </w:instrText>
        </w:r>
        <w:r>
          <w:rPr>
            <w:noProof/>
            <w:webHidden/>
          </w:rPr>
        </w:r>
        <w:r>
          <w:rPr>
            <w:noProof/>
            <w:webHidden/>
          </w:rPr>
          <w:fldChar w:fldCharType="separate"/>
        </w:r>
        <w:r>
          <w:rPr>
            <w:noProof/>
            <w:webHidden/>
          </w:rPr>
          <w:t>8</w:t>
        </w:r>
        <w:r>
          <w:rPr>
            <w:noProof/>
            <w:webHidden/>
          </w:rPr>
          <w:fldChar w:fldCharType="end"/>
        </w:r>
      </w:hyperlink>
    </w:p>
    <w:p w14:paraId="50042A6D" w14:textId="03F22081"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2" w:history="1">
        <w:r w:rsidRPr="00F74E7A">
          <w:rPr>
            <w:rStyle w:val="Hyperlink"/>
            <w:noProof/>
          </w:rPr>
          <w:t>2.4</w:t>
        </w:r>
        <w:r>
          <w:rPr>
            <w:rFonts w:asciiTheme="minorHAnsi" w:eastAsiaTheme="minorEastAsia" w:hAnsiTheme="minorHAnsi" w:cstheme="minorBidi"/>
            <w:smallCaps w:val="0"/>
            <w:noProof/>
            <w:sz w:val="22"/>
            <w:szCs w:val="22"/>
          </w:rPr>
          <w:tab/>
        </w:r>
        <w:r w:rsidRPr="00F74E7A">
          <w:rPr>
            <w:rStyle w:val="Hyperlink"/>
            <w:noProof/>
          </w:rPr>
          <w:t>EPIDEMIC SIMULATION WITH RL</w:t>
        </w:r>
        <w:r>
          <w:rPr>
            <w:noProof/>
            <w:webHidden/>
          </w:rPr>
          <w:tab/>
        </w:r>
        <w:r>
          <w:rPr>
            <w:noProof/>
            <w:webHidden/>
          </w:rPr>
          <w:fldChar w:fldCharType="begin"/>
        </w:r>
        <w:r>
          <w:rPr>
            <w:noProof/>
            <w:webHidden/>
          </w:rPr>
          <w:instrText xml:space="preserve"> PAGEREF _Toc49510372 \h </w:instrText>
        </w:r>
        <w:r>
          <w:rPr>
            <w:noProof/>
            <w:webHidden/>
          </w:rPr>
        </w:r>
        <w:r>
          <w:rPr>
            <w:noProof/>
            <w:webHidden/>
          </w:rPr>
          <w:fldChar w:fldCharType="separate"/>
        </w:r>
        <w:r>
          <w:rPr>
            <w:noProof/>
            <w:webHidden/>
          </w:rPr>
          <w:t>9</w:t>
        </w:r>
        <w:r>
          <w:rPr>
            <w:noProof/>
            <w:webHidden/>
          </w:rPr>
          <w:fldChar w:fldCharType="end"/>
        </w:r>
      </w:hyperlink>
    </w:p>
    <w:p w14:paraId="4ADC6CCA" w14:textId="1576DC9C"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3" w:history="1">
        <w:r w:rsidRPr="00F74E7A">
          <w:rPr>
            <w:rStyle w:val="Hyperlink"/>
            <w:noProof/>
          </w:rPr>
          <w:t>2.5</w:t>
        </w:r>
        <w:r>
          <w:rPr>
            <w:rFonts w:asciiTheme="minorHAnsi" w:eastAsiaTheme="minorEastAsia" w:hAnsiTheme="minorHAnsi" w:cstheme="minorBidi"/>
            <w:smallCaps w:val="0"/>
            <w:noProof/>
            <w:sz w:val="22"/>
            <w:szCs w:val="22"/>
          </w:rPr>
          <w:tab/>
        </w:r>
        <w:r w:rsidRPr="00F74E7A">
          <w:rPr>
            <w:rStyle w:val="Hyperlink"/>
            <w:noProof/>
          </w:rPr>
          <w:t>MULTI-AGENT REINFORCEMENT LEARNING</w:t>
        </w:r>
        <w:r>
          <w:rPr>
            <w:noProof/>
            <w:webHidden/>
          </w:rPr>
          <w:tab/>
        </w:r>
        <w:r>
          <w:rPr>
            <w:noProof/>
            <w:webHidden/>
          </w:rPr>
          <w:fldChar w:fldCharType="begin"/>
        </w:r>
        <w:r>
          <w:rPr>
            <w:noProof/>
            <w:webHidden/>
          </w:rPr>
          <w:instrText xml:space="preserve"> PAGEREF _Toc49510373 \h </w:instrText>
        </w:r>
        <w:r>
          <w:rPr>
            <w:noProof/>
            <w:webHidden/>
          </w:rPr>
        </w:r>
        <w:r>
          <w:rPr>
            <w:noProof/>
            <w:webHidden/>
          </w:rPr>
          <w:fldChar w:fldCharType="separate"/>
        </w:r>
        <w:r>
          <w:rPr>
            <w:noProof/>
            <w:webHidden/>
          </w:rPr>
          <w:t>9</w:t>
        </w:r>
        <w:r>
          <w:rPr>
            <w:noProof/>
            <w:webHidden/>
          </w:rPr>
          <w:fldChar w:fldCharType="end"/>
        </w:r>
      </w:hyperlink>
    </w:p>
    <w:p w14:paraId="05466F62" w14:textId="6CF88B98"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4" w:history="1">
        <w:r w:rsidRPr="00F74E7A">
          <w:rPr>
            <w:rStyle w:val="Hyperlink"/>
            <w:noProof/>
          </w:rPr>
          <w:t>2.6</w:t>
        </w:r>
        <w:r>
          <w:rPr>
            <w:rFonts w:asciiTheme="minorHAnsi" w:eastAsiaTheme="minorEastAsia" w:hAnsiTheme="minorHAnsi" w:cstheme="minorBidi"/>
            <w:smallCaps w:val="0"/>
            <w:noProof/>
            <w:sz w:val="22"/>
            <w:szCs w:val="22"/>
          </w:rPr>
          <w:tab/>
        </w:r>
        <w:r w:rsidRPr="00F74E7A">
          <w:rPr>
            <w:rStyle w:val="Hyperlink"/>
            <w:noProof/>
          </w:rPr>
          <w:t>COOPERATIVE MULTI-AGENT</w:t>
        </w:r>
        <w:r>
          <w:rPr>
            <w:noProof/>
            <w:webHidden/>
          </w:rPr>
          <w:tab/>
        </w:r>
        <w:r>
          <w:rPr>
            <w:noProof/>
            <w:webHidden/>
          </w:rPr>
          <w:fldChar w:fldCharType="begin"/>
        </w:r>
        <w:r>
          <w:rPr>
            <w:noProof/>
            <w:webHidden/>
          </w:rPr>
          <w:instrText xml:space="preserve"> PAGEREF _Toc49510374 \h </w:instrText>
        </w:r>
        <w:r>
          <w:rPr>
            <w:noProof/>
            <w:webHidden/>
          </w:rPr>
        </w:r>
        <w:r>
          <w:rPr>
            <w:noProof/>
            <w:webHidden/>
          </w:rPr>
          <w:fldChar w:fldCharType="separate"/>
        </w:r>
        <w:r>
          <w:rPr>
            <w:noProof/>
            <w:webHidden/>
          </w:rPr>
          <w:t>10</w:t>
        </w:r>
        <w:r>
          <w:rPr>
            <w:noProof/>
            <w:webHidden/>
          </w:rPr>
          <w:fldChar w:fldCharType="end"/>
        </w:r>
      </w:hyperlink>
    </w:p>
    <w:p w14:paraId="7A2BA896" w14:textId="7EC394B6"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75" w:history="1">
        <w:r w:rsidRPr="00F74E7A">
          <w:rPr>
            <w:rStyle w:val="Hyperlink"/>
            <w:noProof/>
          </w:rPr>
          <w:t>2.6.1</w:t>
        </w:r>
        <w:r>
          <w:rPr>
            <w:rFonts w:asciiTheme="minorHAnsi" w:eastAsiaTheme="minorEastAsia" w:hAnsiTheme="minorHAnsi" w:cstheme="minorBidi"/>
            <w:i w:val="0"/>
            <w:iCs w:val="0"/>
            <w:noProof/>
            <w:sz w:val="22"/>
            <w:szCs w:val="22"/>
          </w:rPr>
          <w:tab/>
        </w:r>
        <w:r w:rsidRPr="00F74E7A">
          <w:rPr>
            <w:rStyle w:val="Hyperlink"/>
            <w:noProof/>
          </w:rPr>
          <w:t>TEAM LEARNING</w:t>
        </w:r>
        <w:r>
          <w:rPr>
            <w:noProof/>
            <w:webHidden/>
          </w:rPr>
          <w:tab/>
        </w:r>
        <w:r>
          <w:rPr>
            <w:noProof/>
            <w:webHidden/>
          </w:rPr>
          <w:fldChar w:fldCharType="begin"/>
        </w:r>
        <w:r>
          <w:rPr>
            <w:noProof/>
            <w:webHidden/>
          </w:rPr>
          <w:instrText xml:space="preserve"> PAGEREF _Toc49510375 \h </w:instrText>
        </w:r>
        <w:r>
          <w:rPr>
            <w:noProof/>
            <w:webHidden/>
          </w:rPr>
        </w:r>
        <w:r>
          <w:rPr>
            <w:noProof/>
            <w:webHidden/>
          </w:rPr>
          <w:fldChar w:fldCharType="separate"/>
        </w:r>
        <w:r>
          <w:rPr>
            <w:noProof/>
            <w:webHidden/>
          </w:rPr>
          <w:t>10</w:t>
        </w:r>
        <w:r>
          <w:rPr>
            <w:noProof/>
            <w:webHidden/>
          </w:rPr>
          <w:fldChar w:fldCharType="end"/>
        </w:r>
      </w:hyperlink>
    </w:p>
    <w:p w14:paraId="77EF8637" w14:textId="70449032"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76" w:history="1">
        <w:r w:rsidRPr="00F74E7A">
          <w:rPr>
            <w:rStyle w:val="Hyperlink"/>
            <w:noProof/>
          </w:rPr>
          <w:t>2.6.2</w:t>
        </w:r>
        <w:r>
          <w:rPr>
            <w:rFonts w:asciiTheme="minorHAnsi" w:eastAsiaTheme="minorEastAsia" w:hAnsiTheme="minorHAnsi" w:cstheme="minorBidi"/>
            <w:i w:val="0"/>
            <w:iCs w:val="0"/>
            <w:noProof/>
            <w:sz w:val="22"/>
            <w:szCs w:val="22"/>
          </w:rPr>
          <w:tab/>
        </w:r>
        <w:r w:rsidRPr="00F74E7A">
          <w:rPr>
            <w:rStyle w:val="Hyperlink"/>
            <w:noProof/>
          </w:rPr>
          <w:t>CONCURRENT LEARNING</w:t>
        </w:r>
        <w:r>
          <w:rPr>
            <w:noProof/>
            <w:webHidden/>
          </w:rPr>
          <w:tab/>
        </w:r>
        <w:r>
          <w:rPr>
            <w:noProof/>
            <w:webHidden/>
          </w:rPr>
          <w:fldChar w:fldCharType="begin"/>
        </w:r>
        <w:r>
          <w:rPr>
            <w:noProof/>
            <w:webHidden/>
          </w:rPr>
          <w:instrText xml:space="preserve"> PAGEREF _Toc49510376 \h </w:instrText>
        </w:r>
        <w:r>
          <w:rPr>
            <w:noProof/>
            <w:webHidden/>
          </w:rPr>
        </w:r>
        <w:r>
          <w:rPr>
            <w:noProof/>
            <w:webHidden/>
          </w:rPr>
          <w:fldChar w:fldCharType="separate"/>
        </w:r>
        <w:r>
          <w:rPr>
            <w:noProof/>
            <w:webHidden/>
          </w:rPr>
          <w:t>10</w:t>
        </w:r>
        <w:r>
          <w:rPr>
            <w:noProof/>
            <w:webHidden/>
          </w:rPr>
          <w:fldChar w:fldCharType="end"/>
        </w:r>
      </w:hyperlink>
    </w:p>
    <w:p w14:paraId="3AFCD268" w14:textId="3D96FC18"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77" w:history="1">
        <w:r w:rsidRPr="00F74E7A">
          <w:rPr>
            <w:rStyle w:val="Hyperlink"/>
            <w:noProof/>
          </w:rPr>
          <w:t>2.6.3</w:t>
        </w:r>
        <w:r>
          <w:rPr>
            <w:rFonts w:asciiTheme="minorHAnsi" w:eastAsiaTheme="minorEastAsia" w:hAnsiTheme="minorHAnsi" w:cstheme="minorBidi"/>
            <w:i w:val="0"/>
            <w:iCs w:val="0"/>
            <w:noProof/>
            <w:sz w:val="22"/>
            <w:szCs w:val="22"/>
          </w:rPr>
          <w:tab/>
        </w:r>
        <w:r w:rsidRPr="00F74E7A">
          <w:rPr>
            <w:rStyle w:val="Hyperlink"/>
            <w:noProof/>
          </w:rPr>
          <w:t>COMMUNICATION IN COOPERATIVE MAS</w:t>
        </w:r>
        <w:r>
          <w:rPr>
            <w:noProof/>
            <w:webHidden/>
          </w:rPr>
          <w:tab/>
        </w:r>
        <w:r>
          <w:rPr>
            <w:noProof/>
            <w:webHidden/>
          </w:rPr>
          <w:fldChar w:fldCharType="begin"/>
        </w:r>
        <w:r>
          <w:rPr>
            <w:noProof/>
            <w:webHidden/>
          </w:rPr>
          <w:instrText xml:space="preserve"> PAGEREF _Toc49510377 \h </w:instrText>
        </w:r>
        <w:r>
          <w:rPr>
            <w:noProof/>
            <w:webHidden/>
          </w:rPr>
        </w:r>
        <w:r>
          <w:rPr>
            <w:noProof/>
            <w:webHidden/>
          </w:rPr>
          <w:fldChar w:fldCharType="separate"/>
        </w:r>
        <w:r>
          <w:rPr>
            <w:noProof/>
            <w:webHidden/>
          </w:rPr>
          <w:t>11</w:t>
        </w:r>
        <w:r>
          <w:rPr>
            <w:noProof/>
            <w:webHidden/>
          </w:rPr>
          <w:fldChar w:fldCharType="end"/>
        </w:r>
      </w:hyperlink>
    </w:p>
    <w:p w14:paraId="1020C550" w14:textId="6ECBBE24"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8" w:history="1">
        <w:r w:rsidRPr="00F74E7A">
          <w:rPr>
            <w:rStyle w:val="Hyperlink"/>
            <w:noProof/>
          </w:rPr>
          <w:t>2.7</w:t>
        </w:r>
        <w:r>
          <w:rPr>
            <w:rFonts w:asciiTheme="minorHAnsi" w:eastAsiaTheme="minorEastAsia" w:hAnsiTheme="minorHAnsi" w:cstheme="minorBidi"/>
            <w:smallCaps w:val="0"/>
            <w:noProof/>
            <w:sz w:val="22"/>
            <w:szCs w:val="22"/>
          </w:rPr>
          <w:tab/>
        </w:r>
        <w:r w:rsidRPr="00F74E7A">
          <w:rPr>
            <w:rStyle w:val="Hyperlink"/>
            <w:noProof/>
          </w:rPr>
          <w:t>LEARNING ALGORITHMS</w:t>
        </w:r>
        <w:r>
          <w:rPr>
            <w:noProof/>
            <w:webHidden/>
          </w:rPr>
          <w:tab/>
        </w:r>
        <w:r>
          <w:rPr>
            <w:noProof/>
            <w:webHidden/>
          </w:rPr>
          <w:fldChar w:fldCharType="begin"/>
        </w:r>
        <w:r>
          <w:rPr>
            <w:noProof/>
            <w:webHidden/>
          </w:rPr>
          <w:instrText xml:space="preserve"> PAGEREF _Toc49510378 \h </w:instrText>
        </w:r>
        <w:r>
          <w:rPr>
            <w:noProof/>
            <w:webHidden/>
          </w:rPr>
        </w:r>
        <w:r>
          <w:rPr>
            <w:noProof/>
            <w:webHidden/>
          </w:rPr>
          <w:fldChar w:fldCharType="separate"/>
        </w:r>
        <w:r>
          <w:rPr>
            <w:noProof/>
            <w:webHidden/>
          </w:rPr>
          <w:t>11</w:t>
        </w:r>
        <w:r>
          <w:rPr>
            <w:noProof/>
            <w:webHidden/>
          </w:rPr>
          <w:fldChar w:fldCharType="end"/>
        </w:r>
      </w:hyperlink>
    </w:p>
    <w:p w14:paraId="543E4642" w14:textId="6A095562"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9" w:history="1">
        <w:r w:rsidRPr="00F74E7A">
          <w:rPr>
            <w:rStyle w:val="Hyperlink"/>
            <w:noProof/>
          </w:rPr>
          <w:t>2.8</w:t>
        </w:r>
        <w:r>
          <w:rPr>
            <w:rFonts w:asciiTheme="minorHAnsi" w:eastAsiaTheme="minorEastAsia" w:hAnsiTheme="minorHAnsi" w:cstheme="minorBidi"/>
            <w:smallCaps w:val="0"/>
            <w:noProof/>
            <w:sz w:val="22"/>
            <w:szCs w:val="22"/>
          </w:rPr>
          <w:tab/>
        </w:r>
        <w:r w:rsidRPr="00F74E7A">
          <w:rPr>
            <w:rStyle w:val="Hyperlink"/>
            <w:noProof/>
          </w:rPr>
          <w:t>REWARD SIGNALS</w:t>
        </w:r>
        <w:r>
          <w:rPr>
            <w:noProof/>
            <w:webHidden/>
          </w:rPr>
          <w:tab/>
        </w:r>
        <w:r>
          <w:rPr>
            <w:noProof/>
            <w:webHidden/>
          </w:rPr>
          <w:fldChar w:fldCharType="begin"/>
        </w:r>
        <w:r>
          <w:rPr>
            <w:noProof/>
            <w:webHidden/>
          </w:rPr>
          <w:instrText xml:space="preserve"> PAGEREF _Toc49510379 \h </w:instrText>
        </w:r>
        <w:r>
          <w:rPr>
            <w:noProof/>
            <w:webHidden/>
          </w:rPr>
        </w:r>
        <w:r>
          <w:rPr>
            <w:noProof/>
            <w:webHidden/>
          </w:rPr>
          <w:fldChar w:fldCharType="separate"/>
        </w:r>
        <w:r>
          <w:rPr>
            <w:noProof/>
            <w:webHidden/>
          </w:rPr>
          <w:t>11</w:t>
        </w:r>
        <w:r>
          <w:rPr>
            <w:noProof/>
            <w:webHidden/>
          </w:rPr>
          <w:fldChar w:fldCharType="end"/>
        </w:r>
      </w:hyperlink>
    </w:p>
    <w:p w14:paraId="741A34A7" w14:textId="1CC141E7"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80" w:history="1">
        <w:r w:rsidRPr="00F74E7A">
          <w:rPr>
            <w:rStyle w:val="Hyperlink"/>
            <w:noProof/>
          </w:rPr>
          <w:t>2.9</w:t>
        </w:r>
        <w:r>
          <w:rPr>
            <w:rFonts w:asciiTheme="minorHAnsi" w:eastAsiaTheme="minorEastAsia" w:hAnsiTheme="minorHAnsi" w:cstheme="minorBidi"/>
            <w:smallCaps w:val="0"/>
            <w:noProof/>
            <w:sz w:val="22"/>
            <w:szCs w:val="22"/>
          </w:rPr>
          <w:tab/>
        </w:r>
        <w:r w:rsidRPr="00F74E7A">
          <w:rPr>
            <w:rStyle w:val="Hyperlink"/>
            <w:noProof/>
          </w:rPr>
          <w:t>MARL SIMULATOR ENGINES</w:t>
        </w:r>
        <w:r>
          <w:rPr>
            <w:noProof/>
            <w:webHidden/>
          </w:rPr>
          <w:tab/>
        </w:r>
        <w:r>
          <w:rPr>
            <w:noProof/>
            <w:webHidden/>
          </w:rPr>
          <w:fldChar w:fldCharType="begin"/>
        </w:r>
        <w:r>
          <w:rPr>
            <w:noProof/>
            <w:webHidden/>
          </w:rPr>
          <w:instrText xml:space="preserve"> PAGEREF _Toc49510380 \h </w:instrText>
        </w:r>
        <w:r>
          <w:rPr>
            <w:noProof/>
            <w:webHidden/>
          </w:rPr>
        </w:r>
        <w:r>
          <w:rPr>
            <w:noProof/>
            <w:webHidden/>
          </w:rPr>
          <w:fldChar w:fldCharType="separate"/>
        </w:r>
        <w:r>
          <w:rPr>
            <w:noProof/>
            <w:webHidden/>
          </w:rPr>
          <w:t>12</w:t>
        </w:r>
        <w:r>
          <w:rPr>
            <w:noProof/>
            <w:webHidden/>
          </w:rPr>
          <w:fldChar w:fldCharType="end"/>
        </w:r>
      </w:hyperlink>
    </w:p>
    <w:p w14:paraId="2C62F357" w14:textId="799DD7B1"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81" w:history="1">
        <w:r w:rsidRPr="00F74E7A">
          <w:rPr>
            <w:rStyle w:val="Hyperlink"/>
            <w:noProof/>
          </w:rPr>
          <w:t>3</w:t>
        </w:r>
        <w:r>
          <w:rPr>
            <w:rFonts w:asciiTheme="minorHAnsi" w:eastAsiaTheme="minorEastAsia" w:hAnsiTheme="minorHAnsi" w:cstheme="minorBidi"/>
            <w:bCs w:val="0"/>
            <w:caps w:val="0"/>
            <w:noProof/>
            <w:sz w:val="22"/>
            <w:szCs w:val="22"/>
          </w:rPr>
          <w:tab/>
        </w:r>
        <w:r w:rsidRPr="00F74E7A">
          <w:rPr>
            <w:rStyle w:val="Hyperlink"/>
            <w:noProof/>
          </w:rPr>
          <w:t>METHODOLOGY</w:t>
        </w:r>
        <w:r>
          <w:rPr>
            <w:noProof/>
            <w:webHidden/>
          </w:rPr>
          <w:tab/>
        </w:r>
        <w:r>
          <w:rPr>
            <w:noProof/>
            <w:webHidden/>
          </w:rPr>
          <w:fldChar w:fldCharType="begin"/>
        </w:r>
        <w:r>
          <w:rPr>
            <w:noProof/>
            <w:webHidden/>
          </w:rPr>
          <w:instrText xml:space="preserve"> PAGEREF _Toc49510381 \h </w:instrText>
        </w:r>
        <w:r>
          <w:rPr>
            <w:noProof/>
            <w:webHidden/>
          </w:rPr>
        </w:r>
        <w:r>
          <w:rPr>
            <w:noProof/>
            <w:webHidden/>
          </w:rPr>
          <w:fldChar w:fldCharType="separate"/>
        </w:r>
        <w:r>
          <w:rPr>
            <w:noProof/>
            <w:webHidden/>
          </w:rPr>
          <w:t>12</w:t>
        </w:r>
        <w:r>
          <w:rPr>
            <w:noProof/>
            <w:webHidden/>
          </w:rPr>
          <w:fldChar w:fldCharType="end"/>
        </w:r>
      </w:hyperlink>
    </w:p>
    <w:p w14:paraId="6B1E1011" w14:textId="6FEAF417"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82" w:history="1">
        <w:r w:rsidRPr="00F74E7A">
          <w:rPr>
            <w:rStyle w:val="Hyperlink"/>
            <w:noProof/>
          </w:rPr>
          <w:t>3.1</w:t>
        </w:r>
        <w:r>
          <w:rPr>
            <w:rFonts w:asciiTheme="minorHAnsi" w:eastAsiaTheme="minorEastAsia" w:hAnsiTheme="minorHAnsi" w:cstheme="minorBidi"/>
            <w:smallCaps w:val="0"/>
            <w:noProof/>
            <w:sz w:val="22"/>
            <w:szCs w:val="22"/>
          </w:rPr>
          <w:tab/>
        </w:r>
        <w:r w:rsidRPr="00F74E7A">
          <w:rPr>
            <w:rStyle w:val="Hyperlink"/>
            <w:noProof/>
          </w:rPr>
          <w:t>EPIDEMIC SIMULATION</w:t>
        </w:r>
        <w:r>
          <w:rPr>
            <w:noProof/>
            <w:webHidden/>
          </w:rPr>
          <w:tab/>
        </w:r>
        <w:r>
          <w:rPr>
            <w:noProof/>
            <w:webHidden/>
          </w:rPr>
          <w:fldChar w:fldCharType="begin"/>
        </w:r>
        <w:r>
          <w:rPr>
            <w:noProof/>
            <w:webHidden/>
          </w:rPr>
          <w:instrText xml:space="preserve"> PAGEREF _Toc49510382 \h </w:instrText>
        </w:r>
        <w:r>
          <w:rPr>
            <w:noProof/>
            <w:webHidden/>
          </w:rPr>
        </w:r>
        <w:r>
          <w:rPr>
            <w:noProof/>
            <w:webHidden/>
          </w:rPr>
          <w:fldChar w:fldCharType="separate"/>
        </w:r>
        <w:r>
          <w:rPr>
            <w:noProof/>
            <w:webHidden/>
          </w:rPr>
          <w:t>12</w:t>
        </w:r>
        <w:r>
          <w:rPr>
            <w:noProof/>
            <w:webHidden/>
          </w:rPr>
          <w:fldChar w:fldCharType="end"/>
        </w:r>
      </w:hyperlink>
    </w:p>
    <w:p w14:paraId="7B5B569B" w14:textId="4AE25419"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83" w:history="1">
        <w:r w:rsidRPr="00F74E7A">
          <w:rPr>
            <w:rStyle w:val="Hyperlink"/>
            <w:noProof/>
          </w:rPr>
          <w:t>3.2</w:t>
        </w:r>
        <w:r>
          <w:rPr>
            <w:rFonts w:asciiTheme="minorHAnsi" w:eastAsiaTheme="minorEastAsia" w:hAnsiTheme="minorHAnsi" w:cstheme="minorBidi"/>
            <w:smallCaps w:val="0"/>
            <w:noProof/>
            <w:sz w:val="22"/>
            <w:szCs w:val="22"/>
          </w:rPr>
          <w:tab/>
        </w:r>
        <w:r w:rsidRPr="00F74E7A">
          <w:rPr>
            <w:rStyle w:val="Hyperlink"/>
            <w:noProof/>
          </w:rPr>
          <w:t>RESEARCH DESIGN</w:t>
        </w:r>
        <w:r>
          <w:rPr>
            <w:noProof/>
            <w:webHidden/>
          </w:rPr>
          <w:tab/>
        </w:r>
        <w:r>
          <w:rPr>
            <w:noProof/>
            <w:webHidden/>
          </w:rPr>
          <w:fldChar w:fldCharType="begin"/>
        </w:r>
        <w:r>
          <w:rPr>
            <w:noProof/>
            <w:webHidden/>
          </w:rPr>
          <w:instrText xml:space="preserve"> PAGEREF _Toc49510383 \h </w:instrText>
        </w:r>
        <w:r>
          <w:rPr>
            <w:noProof/>
            <w:webHidden/>
          </w:rPr>
        </w:r>
        <w:r>
          <w:rPr>
            <w:noProof/>
            <w:webHidden/>
          </w:rPr>
          <w:fldChar w:fldCharType="separate"/>
        </w:r>
        <w:r>
          <w:rPr>
            <w:noProof/>
            <w:webHidden/>
          </w:rPr>
          <w:t>13</w:t>
        </w:r>
        <w:r>
          <w:rPr>
            <w:noProof/>
            <w:webHidden/>
          </w:rPr>
          <w:fldChar w:fldCharType="end"/>
        </w:r>
      </w:hyperlink>
    </w:p>
    <w:p w14:paraId="7A167104" w14:textId="169C2434"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84" w:history="1">
        <w:r w:rsidRPr="00F74E7A">
          <w:rPr>
            <w:rStyle w:val="Hyperlink"/>
            <w:noProof/>
          </w:rPr>
          <w:t>3.3</w:t>
        </w:r>
        <w:r>
          <w:rPr>
            <w:rFonts w:asciiTheme="minorHAnsi" w:eastAsiaTheme="minorEastAsia" w:hAnsiTheme="minorHAnsi" w:cstheme="minorBidi"/>
            <w:smallCaps w:val="0"/>
            <w:noProof/>
            <w:sz w:val="22"/>
            <w:szCs w:val="22"/>
          </w:rPr>
          <w:tab/>
        </w:r>
        <w:r w:rsidRPr="00F74E7A">
          <w:rPr>
            <w:rStyle w:val="Hyperlink"/>
            <w:noProof/>
          </w:rPr>
          <w:t>POLICY OPTIMIZATION</w:t>
        </w:r>
        <w:r>
          <w:rPr>
            <w:noProof/>
            <w:webHidden/>
          </w:rPr>
          <w:tab/>
        </w:r>
        <w:r>
          <w:rPr>
            <w:noProof/>
            <w:webHidden/>
          </w:rPr>
          <w:fldChar w:fldCharType="begin"/>
        </w:r>
        <w:r>
          <w:rPr>
            <w:noProof/>
            <w:webHidden/>
          </w:rPr>
          <w:instrText xml:space="preserve"> PAGEREF _Toc49510384 \h </w:instrText>
        </w:r>
        <w:r>
          <w:rPr>
            <w:noProof/>
            <w:webHidden/>
          </w:rPr>
        </w:r>
        <w:r>
          <w:rPr>
            <w:noProof/>
            <w:webHidden/>
          </w:rPr>
          <w:fldChar w:fldCharType="separate"/>
        </w:r>
        <w:r>
          <w:rPr>
            <w:noProof/>
            <w:webHidden/>
          </w:rPr>
          <w:t>13</w:t>
        </w:r>
        <w:r>
          <w:rPr>
            <w:noProof/>
            <w:webHidden/>
          </w:rPr>
          <w:fldChar w:fldCharType="end"/>
        </w:r>
      </w:hyperlink>
    </w:p>
    <w:p w14:paraId="49FA9845" w14:textId="69FB5BC7"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85" w:history="1">
        <w:r w:rsidRPr="00F74E7A">
          <w:rPr>
            <w:rStyle w:val="Hyperlink"/>
            <w:noProof/>
          </w:rPr>
          <w:t>3.3.1</w:t>
        </w:r>
        <w:r>
          <w:rPr>
            <w:rFonts w:asciiTheme="minorHAnsi" w:eastAsiaTheme="minorEastAsia" w:hAnsiTheme="minorHAnsi" w:cstheme="minorBidi"/>
            <w:i w:val="0"/>
            <w:iCs w:val="0"/>
            <w:noProof/>
            <w:sz w:val="22"/>
            <w:szCs w:val="22"/>
          </w:rPr>
          <w:tab/>
        </w:r>
        <w:r w:rsidRPr="00F74E7A">
          <w:rPr>
            <w:rStyle w:val="Hyperlink"/>
            <w:noProof/>
          </w:rPr>
          <w:t>NOTATION</w:t>
        </w:r>
        <w:r>
          <w:rPr>
            <w:noProof/>
            <w:webHidden/>
          </w:rPr>
          <w:tab/>
        </w:r>
        <w:r>
          <w:rPr>
            <w:noProof/>
            <w:webHidden/>
          </w:rPr>
          <w:fldChar w:fldCharType="begin"/>
        </w:r>
        <w:r>
          <w:rPr>
            <w:noProof/>
            <w:webHidden/>
          </w:rPr>
          <w:instrText xml:space="preserve"> PAGEREF _Toc49510385 \h </w:instrText>
        </w:r>
        <w:r>
          <w:rPr>
            <w:noProof/>
            <w:webHidden/>
          </w:rPr>
        </w:r>
        <w:r>
          <w:rPr>
            <w:noProof/>
            <w:webHidden/>
          </w:rPr>
          <w:fldChar w:fldCharType="separate"/>
        </w:r>
        <w:r>
          <w:rPr>
            <w:noProof/>
            <w:webHidden/>
          </w:rPr>
          <w:t>13</w:t>
        </w:r>
        <w:r>
          <w:rPr>
            <w:noProof/>
            <w:webHidden/>
          </w:rPr>
          <w:fldChar w:fldCharType="end"/>
        </w:r>
      </w:hyperlink>
    </w:p>
    <w:p w14:paraId="2DB0659C" w14:textId="335E1DEA"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86" w:history="1">
        <w:r w:rsidRPr="00F74E7A">
          <w:rPr>
            <w:rStyle w:val="Hyperlink"/>
            <w:noProof/>
          </w:rPr>
          <w:t>3.3.2</w:t>
        </w:r>
        <w:r>
          <w:rPr>
            <w:rFonts w:asciiTheme="minorHAnsi" w:eastAsiaTheme="minorEastAsia" w:hAnsiTheme="minorHAnsi" w:cstheme="minorBidi"/>
            <w:i w:val="0"/>
            <w:iCs w:val="0"/>
            <w:noProof/>
            <w:sz w:val="22"/>
            <w:szCs w:val="22"/>
          </w:rPr>
          <w:tab/>
        </w:r>
        <w:r w:rsidRPr="00F74E7A">
          <w:rPr>
            <w:rStyle w:val="Hyperlink"/>
            <w:noProof/>
          </w:rPr>
          <w:t>PROXIMAL POLICY OPTIMIZATION (PPO)</w:t>
        </w:r>
        <w:r>
          <w:rPr>
            <w:noProof/>
            <w:webHidden/>
          </w:rPr>
          <w:tab/>
        </w:r>
        <w:r>
          <w:rPr>
            <w:noProof/>
            <w:webHidden/>
          </w:rPr>
          <w:fldChar w:fldCharType="begin"/>
        </w:r>
        <w:r>
          <w:rPr>
            <w:noProof/>
            <w:webHidden/>
          </w:rPr>
          <w:instrText xml:space="preserve"> PAGEREF _Toc49510386 \h </w:instrText>
        </w:r>
        <w:r>
          <w:rPr>
            <w:noProof/>
            <w:webHidden/>
          </w:rPr>
        </w:r>
        <w:r>
          <w:rPr>
            <w:noProof/>
            <w:webHidden/>
          </w:rPr>
          <w:fldChar w:fldCharType="separate"/>
        </w:r>
        <w:r>
          <w:rPr>
            <w:noProof/>
            <w:webHidden/>
          </w:rPr>
          <w:t>13</w:t>
        </w:r>
        <w:r>
          <w:rPr>
            <w:noProof/>
            <w:webHidden/>
          </w:rPr>
          <w:fldChar w:fldCharType="end"/>
        </w:r>
      </w:hyperlink>
    </w:p>
    <w:p w14:paraId="6336E3A4" w14:textId="49AA6751"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87" w:history="1">
        <w:r w:rsidRPr="00F74E7A">
          <w:rPr>
            <w:rStyle w:val="Hyperlink"/>
            <w:noProof/>
          </w:rPr>
          <w:t>3.3.3</w:t>
        </w:r>
        <w:r>
          <w:rPr>
            <w:rFonts w:asciiTheme="minorHAnsi" w:eastAsiaTheme="minorEastAsia" w:hAnsiTheme="minorHAnsi" w:cstheme="minorBidi"/>
            <w:i w:val="0"/>
            <w:iCs w:val="0"/>
            <w:noProof/>
            <w:sz w:val="22"/>
            <w:szCs w:val="22"/>
          </w:rPr>
          <w:tab/>
        </w:r>
        <w:r w:rsidRPr="00F74E7A">
          <w:rPr>
            <w:rStyle w:val="Hyperlink"/>
            <w:noProof/>
          </w:rPr>
          <w:t>OPTIMIZATION PARAMETERS</w:t>
        </w:r>
        <w:r>
          <w:rPr>
            <w:noProof/>
            <w:webHidden/>
          </w:rPr>
          <w:tab/>
        </w:r>
        <w:r>
          <w:rPr>
            <w:noProof/>
            <w:webHidden/>
          </w:rPr>
          <w:fldChar w:fldCharType="begin"/>
        </w:r>
        <w:r>
          <w:rPr>
            <w:noProof/>
            <w:webHidden/>
          </w:rPr>
          <w:instrText xml:space="preserve"> PAGEREF _Toc49510387 \h </w:instrText>
        </w:r>
        <w:r>
          <w:rPr>
            <w:noProof/>
            <w:webHidden/>
          </w:rPr>
        </w:r>
        <w:r>
          <w:rPr>
            <w:noProof/>
            <w:webHidden/>
          </w:rPr>
          <w:fldChar w:fldCharType="separate"/>
        </w:r>
        <w:r>
          <w:rPr>
            <w:noProof/>
            <w:webHidden/>
          </w:rPr>
          <w:t>13</w:t>
        </w:r>
        <w:r>
          <w:rPr>
            <w:noProof/>
            <w:webHidden/>
          </w:rPr>
          <w:fldChar w:fldCharType="end"/>
        </w:r>
      </w:hyperlink>
    </w:p>
    <w:p w14:paraId="4BC7FFD7" w14:textId="707C91DF"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88" w:history="1">
        <w:r w:rsidRPr="00F74E7A">
          <w:rPr>
            <w:rStyle w:val="Hyperlink"/>
            <w:noProof/>
          </w:rPr>
          <w:t>3.3.4</w:t>
        </w:r>
        <w:r>
          <w:rPr>
            <w:rFonts w:asciiTheme="minorHAnsi" w:eastAsiaTheme="minorEastAsia" w:hAnsiTheme="minorHAnsi" w:cstheme="minorBidi"/>
            <w:i w:val="0"/>
            <w:iCs w:val="0"/>
            <w:noProof/>
            <w:sz w:val="22"/>
            <w:szCs w:val="22"/>
          </w:rPr>
          <w:tab/>
        </w:r>
        <w:r w:rsidRPr="00F74E7A">
          <w:rPr>
            <w:rStyle w:val="Hyperlink"/>
            <w:noProof/>
          </w:rPr>
          <w:t>CURRICULUM LEARNING</w:t>
        </w:r>
        <w:r>
          <w:rPr>
            <w:noProof/>
            <w:webHidden/>
          </w:rPr>
          <w:tab/>
        </w:r>
        <w:r>
          <w:rPr>
            <w:noProof/>
            <w:webHidden/>
          </w:rPr>
          <w:fldChar w:fldCharType="begin"/>
        </w:r>
        <w:r>
          <w:rPr>
            <w:noProof/>
            <w:webHidden/>
          </w:rPr>
          <w:instrText xml:space="preserve"> PAGEREF _Toc49510388 \h </w:instrText>
        </w:r>
        <w:r>
          <w:rPr>
            <w:noProof/>
            <w:webHidden/>
          </w:rPr>
        </w:r>
        <w:r>
          <w:rPr>
            <w:noProof/>
            <w:webHidden/>
          </w:rPr>
          <w:fldChar w:fldCharType="separate"/>
        </w:r>
        <w:r>
          <w:rPr>
            <w:noProof/>
            <w:webHidden/>
          </w:rPr>
          <w:t>13</w:t>
        </w:r>
        <w:r>
          <w:rPr>
            <w:noProof/>
            <w:webHidden/>
          </w:rPr>
          <w:fldChar w:fldCharType="end"/>
        </w:r>
      </w:hyperlink>
    </w:p>
    <w:p w14:paraId="52AEBF35" w14:textId="685A7ABB" w:rsidR="008B5CB8" w:rsidRDefault="008B5CB8">
      <w:pPr>
        <w:pStyle w:val="TOC2"/>
        <w:tabs>
          <w:tab w:val="right" w:leader="dot" w:pos="7694"/>
        </w:tabs>
        <w:rPr>
          <w:rFonts w:asciiTheme="minorHAnsi" w:eastAsiaTheme="minorEastAsia" w:hAnsiTheme="minorHAnsi" w:cstheme="minorBidi"/>
          <w:smallCaps w:val="0"/>
          <w:noProof/>
          <w:sz w:val="22"/>
          <w:szCs w:val="22"/>
        </w:rPr>
      </w:pPr>
      <w:hyperlink w:anchor="_Toc49510389" w:history="1">
        <w:r w:rsidRPr="00F74E7A">
          <w:rPr>
            <w:rStyle w:val="Hyperlink"/>
            <w:noProof/>
          </w:rPr>
          <w:t>Curriculumsuz ve curriculumlu karşılaştırması</w:t>
        </w:r>
        <w:r>
          <w:rPr>
            <w:noProof/>
            <w:webHidden/>
          </w:rPr>
          <w:tab/>
        </w:r>
        <w:r>
          <w:rPr>
            <w:noProof/>
            <w:webHidden/>
          </w:rPr>
          <w:fldChar w:fldCharType="begin"/>
        </w:r>
        <w:r>
          <w:rPr>
            <w:noProof/>
            <w:webHidden/>
          </w:rPr>
          <w:instrText xml:space="preserve"> PAGEREF _Toc49510389 \h </w:instrText>
        </w:r>
        <w:r>
          <w:rPr>
            <w:noProof/>
            <w:webHidden/>
          </w:rPr>
        </w:r>
        <w:r>
          <w:rPr>
            <w:noProof/>
            <w:webHidden/>
          </w:rPr>
          <w:fldChar w:fldCharType="separate"/>
        </w:r>
        <w:r>
          <w:rPr>
            <w:noProof/>
            <w:webHidden/>
          </w:rPr>
          <w:t>13</w:t>
        </w:r>
        <w:r>
          <w:rPr>
            <w:noProof/>
            <w:webHidden/>
          </w:rPr>
          <w:fldChar w:fldCharType="end"/>
        </w:r>
      </w:hyperlink>
    </w:p>
    <w:p w14:paraId="14EA47DF" w14:textId="3E260E73"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90" w:history="1">
        <w:r w:rsidRPr="00F74E7A">
          <w:rPr>
            <w:rStyle w:val="Hyperlink"/>
            <w:noProof/>
          </w:rPr>
          <w:t>3.3.5</w:t>
        </w:r>
        <w:r>
          <w:rPr>
            <w:rFonts w:asciiTheme="minorHAnsi" w:eastAsiaTheme="minorEastAsia" w:hAnsiTheme="minorHAnsi" w:cstheme="minorBidi"/>
            <w:i w:val="0"/>
            <w:iCs w:val="0"/>
            <w:noProof/>
            <w:sz w:val="22"/>
            <w:szCs w:val="22"/>
          </w:rPr>
          <w:tab/>
        </w:r>
        <w:r w:rsidRPr="00F74E7A">
          <w:rPr>
            <w:rStyle w:val="Hyperlink"/>
            <w:noProof/>
          </w:rPr>
          <w:t>OPTIMIZATION SETUP</w:t>
        </w:r>
        <w:r>
          <w:rPr>
            <w:noProof/>
            <w:webHidden/>
          </w:rPr>
          <w:tab/>
        </w:r>
        <w:r>
          <w:rPr>
            <w:noProof/>
            <w:webHidden/>
          </w:rPr>
          <w:fldChar w:fldCharType="begin"/>
        </w:r>
        <w:r>
          <w:rPr>
            <w:noProof/>
            <w:webHidden/>
          </w:rPr>
          <w:instrText xml:space="preserve"> PAGEREF _Toc49510390 \h </w:instrText>
        </w:r>
        <w:r>
          <w:rPr>
            <w:noProof/>
            <w:webHidden/>
          </w:rPr>
        </w:r>
        <w:r>
          <w:rPr>
            <w:noProof/>
            <w:webHidden/>
          </w:rPr>
          <w:fldChar w:fldCharType="separate"/>
        </w:r>
        <w:r>
          <w:rPr>
            <w:noProof/>
            <w:webHidden/>
          </w:rPr>
          <w:t>13</w:t>
        </w:r>
        <w:r>
          <w:rPr>
            <w:noProof/>
            <w:webHidden/>
          </w:rPr>
          <w:fldChar w:fldCharType="end"/>
        </w:r>
      </w:hyperlink>
    </w:p>
    <w:p w14:paraId="7AD3F3E6" w14:textId="7B61F655"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91" w:history="1">
        <w:r w:rsidRPr="00F74E7A">
          <w:rPr>
            <w:rStyle w:val="Hyperlink"/>
            <w:noProof/>
          </w:rPr>
          <w:t>4</w:t>
        </w:r>
        <w:r>
          <w:rPr>
            <w:rFonts w:asciiTheme="minorHAnsi" w:eastAsiaTheme="minorEastAsia" w:hAnsiTheme="minorHAnsi" w:cstheme="minorBidi"/>
            <w:bCs w:val="0"/>
            <w:caps w:val="0"/>
            <w:noProof/>
            <w:sz w:val="22"/>
            <w:szCs w:val="22"/>
          </w:rPr>
          <w:tab/>
        </w:r>
        <w:r w:rsidRPr="00F74E7A">
          <w:rPr>
            <w:rStyle w:val="Hyperlink"/>
            <w:noProof/>
          </w:rPr>
          <w:t>EVALUATION</w:t>
        </w:r>
        <w:r>
          <w:rPr>
            <w:noProof/>
            <w:webHidden/>
          </w:rPr>
          <w:tab/>
        </w:r>
        <w:r>
          <w:rPr>
            <w:noProof/>
            <w:webHidden/>
          </w:rPr>
          <w:fldChar w:fldCharType="begin"/>
        </w:r>
        <w:r>
          <w:rPr>
            <w:noProof/>
            <w:webHidden/>
          </w:rPr>
          <w:instrText xml:space="preserve"> PAGEREF _Toc49510391 \h </w:instrText>
        </w:r>
        <w:r>
          <w:rPr>
            <w:noProof/>
            <w:webHidden/>
          </w:rPr>
        </w:r>
        <w:r>
          <w:rPr>
            <w:noProof/>
            <w:webHidden/>
          </w:rPr>
          <w:fldChar w:fldCharType="separate"/>
        </w:r>
        <w:r>
          <w:rPr>
            <w:noProof/>
            <w:webHidden/>
          </w:rPr>
          <w:t>14</w:t>
        </w:r>
        <w:r>
          <w:rPr>
            <w:noProof/>
            <w:webHidden/>
          </w:rPr>
          <w:fldChar w:fldCharType="end"/>
        </w:r>
      </w:hyperlink>
    </w:p>
    <w:p w14:paraId="3040C01B" w14:textId="37703A57"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92" w:history="1">
        <w:r w:rsidRPr="00F74E7A">
          <w:rPr>
            <w:rStyle w:val="Hyperlink"/>
            <w:noProof/>
          </w:rPr>
          <w:t>5</w:t>
        </w:r>
        <w:r>
          <w:rPr>
            <w:rFonts w:asciiTheme="minorHAnsi" w:eastAsiaTheme="minorEastAsia" w:hAnsiTheme="minorHAnsi" w:cstheme="minorBidi"/>
            <w:bCs w:val="0"/>
            <w:caps w:val="0"/>
            <w:noProof/>
            <w:sz w:val="22"/>
            <w:szCs w:val="22"/>
          </w:rPr>
          <w:tab/>
        </w:r>
        <w:r w:rsidRPr="00F74E7A">
          <w:rPr>
            <w:rStyle w:val="Hyperlink"/>
            <w:noProof/>
          </w:rPr>
          <w:t>DISCUSSION AND CONCLUSION</w:t>
        </w:r>
        <w:r>
          <w:rPr>
            <w:noProof/>
            <w:webHidden/>
          </w:rPr>
          <w:tab/>
        </w:r>
        <w:r>
          <w:rPr>
            <w:noProof/>
            <w:webHidden/>
          </w:rPr>
          <w:fldChar w:fldCharType="begin"/>
        </w:r>
        <w:r>
          <w:rPr>
            <w:noProof/>
            <w:webHidden/>
          </w:rPr>
          <w:instrText xml:space="preserve"> PAGEREF _Toc49510392 \h </w:instrText>
        </w:r>
        <w:r>
          <w:rPr>
            <w:noProof/>
            <w:webHidden/>
          </w:rPr>
        </w:r>
        <w:r>
          <w:rPr>
            <w:noProof/>
            <w:webHidden/>
          </w:rPr>
          <w:fldChar w:fldCharType="separate"/>
        </w:r>
        <w:r>
          <w:rPr>
            <w:noProof/>
            <w:webHidden/>
          </w:rPr>
          <w:t>14</w:t>
        </w:r>
        <w:r>
          <w:rPr>
            <w:noProof/>
            <w:webHidden/>
          </w:rPr>
          <w:fldChar w:fldCharType="end"/>
        </w:r>
      </w:hyperlink>
    </w:p>
    <w:p w14:paraId="3F16A7E5" w14:textId="61A2C064"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93" w:history="1">
        <w:r w:rsidRPr="00F74E7A">
          <w:rPr>
            <w:rStyle w:val="Hyperlink"/>
            <w:noProof/>
          </w:rPr>
          <w:t>6</w:t>
        </w:r>
        <w:r>
          <w:rPr>
            <w:rFonts w:asciiTheme="minorHAnsi" w:eastAsiaTheme="minorEastAsia" w:hAnsiTheme="minorHAnsi" w:cstheme="minorBidi"/>
            <w:bCs w:val="0"/>
            <w:caps w:val="0"/>
            <w:noProof/>
            <w:sz w:val="22"/>
            <w:szCs w:val="22"/>
          </w:rPr>
          <w:tab/>
        </w:r>
        <w:r w:rsidRPr="00F74E7A">
          <w:rPr>
            <w:rStyle w:val="Hyperlink"/>
            <w:noProof/>
          </w:rPr>
          <w:t>REFERENCES</w:t>
        </w:r>
        <w:r>
          <w:rPr>
            <w:noProof/>
            <w:webHidden/>
          </w:rPr>
          <w:tab/>
        </w:r>
        <w:r>
          <w:rPr>
            <w:noProof/>
            <w:webHidden/>
          </w:rPr>
          <w:fldChar w:fldCharType="begin"/>
        </w:r>
        <w:r>
          <w:rPr>
            <w:noProof/>
            <w:webHidden/>
          </w:rPr>
          <w:instrText xml:space="preserve"> PAGEREF _Toc49510393 \h </w:instrText>
        </w:r>
        <w:r>
          <w:rPr>
            <w:noProof/>
            <w:webHidden/>
          </w:rPr>
        </w:r>
        <w:r>
          <w:rPr>
            <w:noProof/>
            <w:webHidden/>
          </w:rPr>
          <w:fldChar w:fldCharType="separate"/>
        </w:r>
        <w:r>
          <w:rPr>
            <w:noProof/>
            <w:webHidden/>
          </w:rPr>
          <w:t>15</w:t>
        </w:r>
        <w:r>
          <w:rPr>
            <w:noProof/>
            <w:webHidden/>
          </w:rPr>
          <w:fldChar w:fldCharType="end"/>
        </w:r>
      </w:hyperlink>
    </w:p>
    <w:p w14:paraId="6333DF18" w14:textId="13D5A873"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94" w:history="1">
        <w:r w:rsidRPr="00F74E7A">
          <w:rPr>
            <w:rStyle w:val="Hyperlink"/>
            <w:noProof/>
          </w:rPr>
          <w:t>7</w:t>
        </w:r>
        <w:r>
          <w:rPr>
            <w:rFonts w:asciiTheme="minorHAnsi" w:eastAsiaTheme="minorEastAsia" w:hAnsiTheme="minorHAnsi" w:cstheme="minorBidi"/>
            <w:bCs w:val="0"/>
            <w:caps w:val="0"/>
            <w:noProof/>
            <w:sz w:val="22"/>
            <w:szCs w:val="22"/>
          </w:rPr>
          <w:tab/>
        </w:r>
        <w:r w:rsidRPr="00F74E7A">
          <w:rPr>
            <w:rStyle w:val="Hyperlink"/>
            <w:noProof/>
          </w:rPr>
          <w:t>Appendix</w:t>
        </w:r>
        <w:r>
          <w:rPr>
            <w:noProof/>
            <w:webHidden/>
          </w:rPr>
          <w:tab/>
        </w:r>
        <w:r>
          <w:rPr>
            <w:noProof/>
            <w:webHidden/>
          </w:rPr>
          <w:fldChar w:fldCharType="begin"/>
        </w:r>
        <w:r>
          <w:rPr>
            <w:noProof/>
            <w:webHidden/>
          </w:rPr>
          <w:instrText xml:space="preserve"> PAGEREF _Toc49510394 \h </w:instrText>
        </w:r>
        <w:r>
          <w:rPr>
            <w:noProof/>
            <w:webHidden/>
          </w:rPr>
        </w:r>
        <w:r>
          <w:rPr>
            <w:noProof/>
            <w:webHidden/>
          </w:rPr>
          <w:fldChar w:fldCharType="separate"/>
        </w:r>
        <w:r>
          <w:rPr>
            <w:noProof/>
            <w:webHidden/>
          </w:rPr>
          <w:t>16</w:t>
        </w:r>
        <w:r>
          <w:rPr>
            <w:noProof/>
            <w:webHidden/>
          </w:rPr>
          <w:fldChar w:fldCharType="end"/>
        </w:r>
      </w:hyperlink>
    </w:p>
    <w:p w14:paraId="7EAAFB91" w14:textId="580292EE"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20912348" w:rsidR="00B049CA" w:rsidRPr="003B7CDC" w:rsidRDefault="003B7CDC" w:rsidP="002E34D5">
      <w:pPr>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6EFA1CD"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r w:rsidR="00477116" w:rsidRPr="00477116">
        <w:t xml:space="preserve"> </w:t>
      </w:r>
      <w:hyperlink r:id="rId9" w:history="1">
        <w:r w:rsidR="00477116">
          <w:rPr>
            <w:rStyle w:val="Hyperlink"/>
          </w:rPr>
          <w:t>https://www.scribbr.co.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182FD3FE"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3EABD001" w:rsidR="00986FEE" w:rsidRDefault="00AF649B" w:rsidP="003A15CE">
      <w:pPr>
        <w:pStyle w:val="Heading1"/>
      </w:pPr>
      <w:bookmarkStart w:id="2" w:name="_Toc49510367"/>
      <w:r w:rsidRPr="00766664">
        <w:t>I</w:t>
      </w:r>
      <w:r w:rsidR="00766664" w:rsidRPr="00766664">
        <w:t>NTRODUCTION</w:t>
      </w:r>
      <w:bookmarkEnd w:id="2"/>
    </w:p>
    <w:p w14:paraId="76C62F00" w14:textId="16B17BC2" w:rsidR="00C10F78" w:rsidRDefault="000619B1" w:rsidP="00A00391">
      <w:pPr>
        <w:ind w:firstLine="360"/>
        <w:jc w:val="both"/>
      </w:pPr>
      <w:r>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3C1C02AB" w14:textId="58990A32" w:rsidR="00477116" w:rsidRDefault="00B44980" w:rsidP="00A2428D">
      <w:pPr>
        <w:ind w:firstLine="360"/>
        <w:jc w:val="both"/>
      </w:pPr>
      <w:r>
        <w:rPr>
          <w:noProof/>
        </w:rPr>
        <mc:AlternateContent>
          <mc:Choice Requires="wps">
            <w:drawing>
              <wp:anchor distT="0" distB="0" distL="114300" distR="114300" simplePos="0" relativeHeight="251639296" behindDoc="0" locked="0" layoutInCell="1" allowOverlap="1" wp14:anchorId="3B7E0090" wp14:editId="32795B03">
                <wp:simplePos x="0" y="0"/>
                <wp:positionH relativeFrom="margin">
                  <wp:align>center</wp:align>
                </wp:positionH>
                <wp:positionV relativeFrom="paragraph">
                  <wp:posOffset>3582035</wp:posOffset>
                </wp:positionV>
                <wp:extent cx="3442335" cy="635"/>
                <wp:effectExtent l="0" t="0" r="5715" b="5715"/>
                <wp:wrapTopAndBottom/>
                <wp:docPr id="9" name="Text Box 9"/>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wps:spPr>
                      <wps:txbx>
                        <w:txbxContent>
                          <w:p w14:paraId="53CAE4D8" w14:textId="7DB38B40" w:rsidR="008B5CB8" w:rsidRPr="00D50B31" w:rsidRDefault="008B5CB8"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7E0090" id="_x0000_t202" coordsize="21600,21600" o:spt="202" path="m,l,21600r21600,l21600,xe">
                <v:stroke joinstyle="miter"/>
                <v:path gradientshapeok="t" o:connecttype="rect"/>
              </v:shapetype>
              <v:shape id="Text Box 9" o:spid="_x0000_s1026" type="#_x0000_t202" style="position:absolute;left:0;text-align:left;margin-left:0;margin-top:282.05pt;width:271.05pt;height:.05pt;z-index:2516392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" stroked="f">
                <v:textbox style="mso-fit-shape-to-text:t" inset="0,0,0,0">
                  <w:txbxContent>
                    <w:p w14:paraId="53CAE4D8" w14:textId="7DB38B40" w:rsidR="008B5CB8" w:rsidRPr="00D50B31" w:rsidRDefault="008B5CB8"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v:textbox>
                <w10:wrap type="topAndBottom" anchorx="margin"/>
              </v:shape>
            </w:pict>
          </mc:Fallback>
        </mc:AlternateContent>
      </w:r>
      <w:r w:rsidR="00BB0E93" w:rsidRPr="00EB2883">
        <w:rPr>
          <w:noProof/>
        </w:rPr>
        <w:drawing>
          <wp:anchor distT="0" distB="0" distL="114300" distR="114300" simplePos="0" relativeHeight="251613696" behindDoc="1" locked="0" layoutInCell="1" allowOverlap="1" wp14:anchorId="04D935C2" wp14:editId="4F984C6B">
            <wp:simplePos x="0" y="0"/>
            <wp:positionH relativeFrom="margin">
              <wp:align>center</wp:align>
            </wp:positionH>
            <wp:positionV relativeFrom="paragraph">
              <wp:posOffset>1743958</wp:posOffset>
            </wp:positionV>
            <wp:extent cx="3442335" cy="2122805"/>
            <wp:effectExtent l="0" t="0" r="571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7802" r="7843"/>
                    <a:stretch/>
                  </pic:blipFill>
                  <pic:spPr bwMode="auto">
                    <a:xfrm>
                      <a:off x="0" y="0"/>
                      <a:ext cx="3442335" cy="2122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774A">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Pr="00B44980">
        <w:rPr>
          <w:noProof/>
        </w:rPr>
        <w:t>[3]</w:t>
      </w:r>
      <w:r w:rsidR="004E2B5D">
        <w:fldChar w:fldCharType="end"/>
      </w:r>
      <w:r w:rsidR="004E2B5D">
        <w:t xml:space="preserve"> Environment which is a</w:t>
      </w:r>
      <w:r w:rsidR="00F5774A">
        <w:t xml:space="preserve"> crucial component of </w:t>
      </w:r>
      <w:r w:rsidR="004E2B5D">
        <w:t xml:space="preserve"> RL</w:t>
      </w:r>
      <w:r w:rsidR="00472F75">
        <w:t>,</w:t>
      </w:r>
      <w:r w:rsidR="004E2B5D">
        <w:t xml:space="preserve"> </w:t>
      </w:r>
      <w:r w:rsidR="00F5774A">
        <w:t xml:space="preserve">describes the task that the agent attempts to solve. </w:t>
      </w:r>
      <w:r w:rsidR="00472F75">
        <w:t>Agent and environments</w:t>
      </w:r>
      <w:r w:rsidR="00F5774A">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t>Most of the time environment is defined as a</w:t>
      </w:r>
      <w:r w:rsidR="004E2B5D" w:rsidRPr="004E2B5D">
        <w:t>nything th</w:t>
      </w:r>
      <w:r w:rsidR="00EB2883">
        <w:t>at</w:t>
      </w:r>
      <w:r w:rsidR="004E2B5D" w:rsidRPr="004E2B5D">
        <w:t xml:space="preserve"> agent cannot </w:t>
      </w:r>
      <w:r>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bookmarkStart w:id="3" w:name="_GoBack"/>
      <w:bookmarkEnd w:id="3"/>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lastRenderedPageBreak/>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FB6F22"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 xml:space="preserve">lgorithm (PPO). This algorithm is designed by </w:t>
      </w:r>
      <w:proofErr w:type="spellStart"/>
      <w:r w:rsidRPr="00627D24">
        <w:t>OpenAI</w:t>
      </w:r>
      <w:proofErr w:type="spellEnd"/>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proofErr w:type="spellStart"/>
      <w:r w:rsidRPr="00627D24">
        <w:t>atari</w:t>
      </w:r>
      <w:proofErr w:type="spellEnd"/>
      <w:r w:rsidRPr="00627D24">
        <w:t xml:space="preserve"> games. On a collection of benchmark tasks, PPO outperformed other online policy gradient methods and had a better balance between sample complexity and simplicity. </w:t>
      </w:r>
      <w:proofErr w:type="spellStart"/>
      <w:r w:rsidRPr="00627D24">
        <w:t>OpenAI</w:t>
      </w:r>
      <w:proofErr w:type="spellEnd"/>
      <w:r w:rsidRPr="00627D24">
        <w:t xml:space="preserve"> defines their algorithm with three features. Easy code, sample efficiency and ease of tune.</w:t>
      </w:r>
      <w:bookmarkStart w:id="4" w:name="_bookmark0"/>
      <w:bookmarkEnd w:id="4"/>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57A4BB91" w:rsidR="00CC0965" w:rsidRPr="00A50C4E" w:rsidRDefault="00CC0965" w:rsidP="00A00391">
      <w:pPr>
        <w:ind w:firstLine="708"/>
        <w:jc w:val="both"/>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2F784CFF" w14:textId="2D5DCE86" w:rsidR="0023207B" w:rsidRDefault="00AC3A57" w:rsidP="00A00391">
      <w:pPr>
        <w:jc w:val="both"/>
      </w:pPr>
      <w:r>
        <w:rPr>
          <w:noProof/>
        </w:rPr>
        <mc:AlternateContent>
          <mc:Choice Requires="wpg">
            <w:drawing>
              <wp:anchor distT="0" distB="0" distL="114300" distR="114300" simplePos="0" relativeHeight="251672064" behindDoc="0" locked="0" layoutInCell="1" allowOverlap="1" wp14:anchorId="208A15C4" wp14:editId="6D00570B">
                <wp:simplePos x="0" y="0"/>
                <wp:positionH relativeFrom="margin">
                  <wp:align>center</wp:align>
                </wp:positionH>
                <wp:positionV relativeFrom="paragraph">
                  <wp:posOffset>296434</wp:posOffset>
                </wp:positionV>
                <wp:extent cx="2878455" cy="6807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2878455" cy="680720"/>
                          <a:chOff x="0" y="0"/>
                          <a:chExt cx="4302760" cy="1000125"/>
                        </a:xfrm>
                        <a:noFill/>
                      </wpg:grpSpPr>
                      <pic:pic xmlns:pic="http://schemas.openxmlformats.org/drawingml/2006/picture">
                        <pic:nvPicPr>
                          <pic:cNvPr id="10" name="Picture 10"/>
                          <pic:cNvPicPr>
                            <a:picLocks noChangeAspect="1"/>
                          </pic:cNvPicPr>
                        </pic:nvPicPr>
                        <pic:blipFill rotWithShape="1">
                          <a:blip r:embed="rId11" cstate="print">
                            <a:extLst>
                              <a:ext uri="{28A0092B-C50C-407E-A947-70E740481C1C}">
                                <a14:useLocalDpi xmlns:a14="http://schemas.microsoft.com/office/drawing/2010/main" val="0"/>
                              </a:ext>
                            </a:extLst>
                          </a:blip>
                          <a:srcRect l="3928" r="1"/>
                          <a:stretch/>
                        </pic:blipFill>
                        <pic:spPr bwMode="auto">
                          <a:xfrm>
                            <a:off x="0" y="0"/>
                            <a:ext cx="108267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l="4234" t="638" r="-2768"/>
                          <a:stretch/>
                        </pic:blipFill>
                        <pic:spPr bwMode="auto">
                          <a:xfrm>
                            <a:off x="1066800" y="0"/>
                            <a:ext cx="116268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181225" y="0"/>
                            <a:ext cx="1072515" cy="1000125"/>
                          </a:xfrm>
                          <a:prstGeom prst="rect">
                            <a:avLst/>
                          </a:prstGeom>
                          <a:grpFill/>
                          <a:ln>
                            <a:noFill/>
                          </a:ln>
                        </pic:spPr>
                      </pic:pic>
                      <pic:pic xmlns:pic="http://schemas.openxmlformats.org/drawingml/2006/picture">
                        <pic:nvPicPr>
                          <pic:cNvPr id="14"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81350" y="0"/>
                            <a:ext cx="1121410" cy="1000125"/>
                          </a:xfrm>
                          <a:prstGeom prst="rect">
                            <a:avLst/>
                          </a:prstGeom>
                          <a:grpFill/>
                          <a:ln>
                            <a:noFill/>
                          </a:ln>
                        </pic:spPr>
                      </pic:pic>
                    </wpg:wgp>
                  </a:graphicData>
                </a:graphic>
                <wp14:sizeRelH relativeFrom="margin">
                  <wp14:pctWidth>0</wp14:pctWidth>
                </wp14:sizeRelH>
                <wp14:sizeRelV relativeFrom="margin">
                  <wp14:pctHeight>0</wp14:pctHeight>
                </wp14:sizeRelV>
              </wp:anchor>
            </w:drawing>
          </mc:Choice>
          <mc:Fallback>
            <w:pict>
              <v:group w14:anchorId="1ADE623D" id="Group 15" o:spid="_x0000_s1026" style="position:absolute;margin-left:0;margin-top:23.35pt;width:226.65pt;height:53.6pt;z-index:251672064;mso-position-horizontal:center;mso-position-horizontal-relative:margin;mso-width-relative:margin;mso-height-relative:margin" coordsize="43027,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108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">
                  <v:imagedata r:id="rId15" o:title="" cropleft="2574f" cropright="1f"/>
                </v:shape>
                <v:shape id="Picture 12" o:spid="_x0000_s1028" type="#_x0000_t75" style="position:absolute;left:10668;width:116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">
                  <v:imagedata r:id="rId16" o:title="" croptop="418f" cropleft="2775f" cropright="-1814f"/>
                </v:shape>
                <v:shape id="Picture 13" o:spid="_x0000_s1029" type="#_x0000_t75" style="position:absolute;left:21812;width:10725;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">
                  <v:imagedata r:id="rId17" o:title=""/>
                </v:shape>
                <v:shape id="Picture 14" o:spid="_x0000_s1030" type="#_x0000_t75" style="position:absolute;left:31813;width:11214;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">
                  <v:imagedata r:id="rId18" o:title=""/>
                </v:shape>
                <w10:wrap type="topAndBottom" anchorx="margin"/>
              </v:group>
            </w:pict>
          </mc:Fallback>
        </mc:AlternateContent>
      </w:r>
    </w:p>
    <w:p w14:paraId="6BFE1D1A" w14:textId="7E038C15" w:rsidR="005523B2" w:rsidRDefault="00D50B31" w:rsidP="00A00391">
      <w:pPr>
        <w:jc w:val="both"/>
      </w:pPr>
      <w:r w:rsidRPr="005523B2">
        <w:rPr>
          <w:i/>
          <w:iCs/>
        </w:rPr>
        <w:t xml:space="preserve">Figure </w:t>
      </w:r>
      <w:r w:rsidRPr="005523B2">
        <w:rPr>
          <w:i/>
          <w:iCs/>
        </w:rPr>
        <w:fldChar w:fldCharType="begin"/>
      </w:r>
      <w:r w:rsidRPr="005523B2">
        <w:rPr>
          <w:i/>
          <w:iCs/>
        </w:rPr>
        <w:instrText xml:space="preserve"> SEQ Figure \* ARABIC </w:instrText>
      </w:r>
      <w:r w:rsidRPr="005523B2">
        <w:rPr>
          <w:i/>
          <w:iCs/>
        </w:rPr>
        <w:fldChar w:fldCharType="separate"/>
      </w:r>
      <w:r w:rsidR="00AF5056">
        <w:rPr>
          <w:i/>
          <w:iCs/>
          <w:noProof/>
        </w:rPr>
        <w:t>2</w:t>
      </w:r>
      <w:r w:rsidRPr="005523B2">
        <w:rPr>
          <w:i/>
          <w:iCs/>
        </w:rPr>
        <w:fldChar w:fldCharType="end"/>
      </w:r>
      <w:r w:rsidRPr="005523B2">
        <w:rPr>
          <w:i/>
          <w:iCs/>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p>
    <w:p w14:paraId="1A04CC58" w14:textId="3879B9BA" w:rsidR="0087671F" w:rsidRDefault="005523B2" w:rsidP="00A00391">
      <w:pPr>
        <w:jc w:val="both"/>
        <w:rPr>
          <w:i/>
          <w:iCs/>
          <w:sz w:val="18"/>
        </w:rPr>
      </w:pPr>
      <w:r w:rsidRPr="005523B2">
        <w:rPr>
          <w:i/>
          <w:iCs/>
        </w:rPr>
        <w:t xml:space="preserve">whether with brain or not the bot is infected. d)Purple indicates that agent is not infectious anymore. In SIR models’ purple agents call as Recovered-Removed. Please see </w:t>
      </w:r>
      <w:hyperlink r:id="rId19">
        <w:hyperlink r:id="rId20" w:history="1">
          <w:r w:rsidRPr="005523B2">
            <w:rPr>
              <w:rStyle w:val="Hyperlink"/>
              <w:i/>
              <w:iCs/>
            </w:rPr>
            <w:t>https://github.com/Hsgngr/Pandemic_Simulation</w:t>
          </w:r>
        </w:hyperlink>
        <w:r w:rsidRPr="005523B2">
          <w:rPr>
            <w:rFonts w:ascii="Courier New" w:hAnsi="Courier New"/>
            <w:i/>
            <w:iCs/>
            <w:color w:val="0000FF"/>
            <w:spacing w:val="-71"/>
            <w:sz w:val="18"/>
          </w:rPr>
          <w:t xml:space="preserve"> </w:t>
        </w:r>
      </w:hyperlink>
      <w:r w:rsidRPr="005523B2">
        <w:rPr>
          <w:i/>
          <w:iCs/>
          <w:sz w:val="18"/>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5" w:name="_Toc49510368"/>
      <w:r w:rsidRPr="008858B3">
        <w:lastRenderedPageBreak/>
        <w:t>RELATED WORK</w:t>
      </w:r>
      <w:bookmarkEnd w:id="5"/>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515BF7">
      <w:pPr>
        <w:pStyle w:val="ListParagraph"/>
      </w:pPr>
      <w:bookmarkStart w:id="6" w:name="_Toc49510369"/>
      <w:r>
        <w:t>AGENT-BASED MODELLING</w:t>
      </w:r>
      <w:bookmarkEnd w:id="6"/>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723264" behindDoc="0" locked="0" layoutInCell="1" allowOverlap="1" wp14:anchorId="2879B02A" wp14:editId="413CD2D5">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0702C0CB" w:rsidR="008B5CB8" w:rsidRPr="000304AD" w:rsidRDefault="008B5CB8"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723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0702C0CB" w:rsidR="008B5CB8" w:rsidRPr="000304AD" w:rsidRDefault="008B5CB8"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97664" behindDoc="1" locked="0" layoutInCell="1" allowOverlap="1" wp14:anchorId="722BFED1" wp14:editId="27F083F7">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8F5F7B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515BF7">
      <w:pPr>
        <w:pStyle w:val="ListParagraph"/>
      </w:pPr>
      <w:bookmarkStart w:id="7" w:name="_Toc49510370"/>
      <w:r>
        <w:lastRenderedPageBreak/>
        <w:t>EPIDEMIC SIMULATIONS</w:t>
      </w:r>
      <w:bookmarkEnd w:id="7"/>
    </w:p>
    <w:p w14:paraId="1A63FD4B" w14:textId="6D48B94F"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515BF7">
      <w:pPr>
        <w:pStyle w:val="ListParagraph"/>
      </w:pPr>
      <w:bookmarkStart w:id="8" w:name="_Toc49510371"/>
      <w:r>
        <w:t>REINFORCEMENT LEARNING</w:t>
      </w:r>
      <w:bookmarkEnd w:id="8"/>
    </w:p>
    <w:p w14:paraId="588A3311" w14:textId="45763F3A"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7972981" w14:textId="77777777" w:rsidR="00AF5056" w:rsidRDefault="00AF5056" w:rsidP="00AF5056">
      <w:pPr>
        <w:keepNext/>
        <w:ind w:firstLine="360"/>
        <w:jc w:val="both"/>
      </w:pPr>
      <w:r>
        <w:rPr>
          <w:noProof/>
        </w:rPr>
        <w:lastRenderedPageBreak/>
        <w:drawing>
          <wp:inline distT="0" distB="0" distL="0" distR="0" wp14:anchorId="0B9546BD" wp14:editId="6312ECC4">
            <wp:extent cx="3930327" cy="1340209"/>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30327" cy="1340209"/>
                    </a:xfrm>
                    <a:prstGeom prst="rect">
                      <a:avLst/>
                    </a:prstGeom>
                    <a:noFill/>
                    <a:ln>
                      <a:noFill/>
                    </a:ln>
                  </pic:spPr>
                </pic:pic>
              </a:graphicData>
            </a:graphic>
          </wp:inline>
        </w:drawing>
      </w:r>
    </w:p>
    <w:p w14:paraId="122EA342" w14:textId="6EDE6936" w:rsidR="00AF5056" w:rsidRPr="00016B44" w:rsidRDefault="00AF5056" w:rsidP="00016B44">
      <w:pPr>
        <w:rPr>
          <w:i/>
          <w:iCs/>
        </w:rPr>
      </w:pPr>
      <w:r w:rsidRPr="00016B44">
        <w:rPr>
          <w:i/>
          <w:iCs/>
        </w:rPr>
        <w:t xml:space="preserve">Figure </w:t>
      </w:r>
      <w:r w:rsidRPr="00016B44">
        <w:rPr>
          <w:i/>
          <w:iCs/>
        </w:rPr>
        <w:fldChar w:fldCharType="begin"/>
      </w:r>
      <w:r w:rsidRPr="00016B44">
        <w:rPr>
          <w:i/>
          <w:iCs/>
        </w:rPr>
        <w:instrText xml:space="preserve"> SEQ Figure \* ARABIC </w:instrText>
      </w:r>
      <w:r w:rsidRPr="00016B44">
        <w:rPr>
          <w:i/>
          <w:iCs/>
        </w:rPr>
        <w:fldChar w:fldCharType="separate"/>
      </w:r>
      <w:r w:rsidRPr="00016B44">
        <w:rPr>
          <w:i/>
          <w:iCs/>
          <w:noProof/>
        </w:rPr>
        <w:t>4</w:t>
      </w:r>
      <w:r w:rsidRPr="00016B44">
        <w:rPr>
          <w:i/>
          <w:iCs/>
        </w:rPr>
        <w:fldChar w:fldCharType="end"/>
      </w:r>
      <w:r w:rsidRPr="00016B44">
        <w:rPr>
          <w:i/>
          <w:iCs/>
        </w:rPr>
        <w:t xml:space="preserve">: </w:t>
      </w:r>
      <w:r w:rsidR="00F65284" w:rsidRPr="00016B44">
        <w:rPr>
          <w:i/>
          <w:iCs/>
        </w:rPr>
        <w:t>Simplified diagram of RL closed-loop process representation (</w:t>
      </w:r>
      <w:r w:rsidRPr="00016B44">
        <w:rPr>
          <w:i/>
          <w:iCs/>
        </w:rPr>
        <w:t>Sutton</w:t>
      </w:r>
      <w:r w:rsidR="00016B44" w:rsidRPr="00016B44">
        <w:rPr>
          <w:i/>
          <w:iCs/>
        </w:rPr>
        <w:t>,</w:t>
      </w:r>
      <w:r w:rsidRPr="00016B44">
        <w:rPr>
          <w:i/>
          <w:iCs/>
        </w:rPr>
        <w:t xml:space="preserve"> Introduction to Reinforcement Learning</w:t>
      </w:r>
      <w:r w:rsidR="00F65284" w:rsidRPr="00016B44">
        <w:rPr>
          <w:i/>
          <w:iCs/>
        </w:rPr>
        <w:t>)</w:t>
      </w:r>
    </w:p>
    <w:p w14:paraId="0CA7189D" w14:textId="6905526A" w:rsidR="00A2317F" w:rsidRDefault="00A2317F" w:rsidP="00A2317F">
      <w:pPr>
        <w:pStyle w:val="ListParagraph"/>
      </w:pPr>
      <w:bookmarkStart w:id="9" w:name="_Toc49510372"/>
      <w:r>
        <w:t>EPIDEMIC SIMULATION WITH RL</w:t>
      </w:r>
      <w:bookmarkEnd w:id="9"/>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w:t>
      </w:r>
      <w:proofErr w:type="gramStart"/>
      <w:r w:rsidR="00883B9E">
        <w:t>is</w:t>
      </w:r>
      <w:proofErr w:type="gramEnd"/>
      <w:r w:rsidR="00883B9E">
        <w:t xml:space="preserve">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515BF7">
      <w:pPr>
        <w:pStyle w:val="ListParagraph"/>
      </w:pPr>
      <w:bookmarkStart w:id="10" w:name="_Toc49510373"/>
      <w:r>
        <w:t>MULTI-AGENT REINFORCEMENT LEARNING</w:t>
      </w:r>
      <w:bookmarkEnd w:id="10"/>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w:t>
      </w:r>
      <w:proofErr w:type="spellStart"/>
      <w:r w:rsidR="00ED659B">
        <w:t>OpenAI</w:t>
      </w:r>
      <w:proofErr w:type="spellEnd"/>
      <w:r w:rsidR="00ED659B">
        <w:t xml:space="preserve">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 xml:space="preserve">“Ecosystem” which is </w:t>
      </w:r>
      <w:r w:rsidR="00AF5056">
        <w:lastRenderedPageBreak/>
        <w:t>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515BF7">
      <w:pPr>
        <w:pStyle w:val="ListParagraph"/>
      </w:pPr>
      <w:bookmarkStart w:id="11" w:name="_Toc49510374"/>
      <w:r>
        <w:t>COOPERATIVE MULTI-AGENT</w:t>
      </w:r>
      <w:bookmarkEnd w:id="11"/>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w:t>
      </w:r>
      <w:proofErr w:type="gramStart"/>
      <w:r w:rsidR="00524A38">
        <w:t>can be seen as</w:t>
      </w:r>
      <w:proofErr w:type="gramEnd"/>
      <w:r w:rsidR="00524A38">
        <w:t xml:space="preserve">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1D7FA31D" w:rsidR="00EE4ED0" w:rsidRPr="00EE4ED0" w:rsidRDefault="00A2317F" w:rsidP="00EE4ED0">
      <w:pPr>
        <w:pStyle w:val="Heading3"/>
      </w:pPr>
      <w:bookmarkStart w:id="12" w:name="_Toc49510375"/>
      <w:r>
        <w:t>TEAM LEARNING</w:t>
      </w:r>
      <w:bookmarkEnd w:id="12"/>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3F5A1D16" w:rsidR="008B5CB8" w:rsidRDefault="008B5CB8" w:rsidP="008B5CB8">
      <w:pPr>
        <w:pStyle w:val="Heading3"/>
      </w:pPr>
      <w:bookmarkStart w:id="13" w:name="_Toc49510376"/>
      <w:r>
        <w:t>CONCURRENT LEARNING</w:t>
      </w:r>
      <w:bookmarkEnd w:id="13"/>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26C7AEE" w:rsidR="00EE4ED0" w:rsidRDefault="00EE4ED0" w:rsidP="00EE4ED0">
      <w:pPr>
        <w:pStyle w:val="Heading3"/>
      </w:pPr>
      <w:bookmarkStart w:id="14" w:name="_Toc49510377"/>
      <w:r>
        <w:lastRenderedPageBreak/>
        <w:t xml:space="preserve">COMMUNICATION IN COOPERATIVE </w:t>
      </w:r>
      <w:r w:rsidR="00A2317F">
        <w:t>MAS</w:t>
      </w:r>
      <w:bookmarkEnd w:id="14"/>
    </w:p>
    <w:p w14:paraId="66E1C116" w14:textId="426392EF"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5168F8">
      <w:pPr>
        <w:pStyle w:val="ListParagraph"/>
      </w:pPr>
      <w:bookmarkStart w:id="15" w:name="_Toc49510378"/>
      <w:r>
        <w:t>LEARNING ALGORITHMS</w:t>
      </w:r>
      <w:bookmarkEnd w:id="15"/>
    </w:p>
    <w:p w14:paraId="40B6D8A6" w14:textId="77777777" w:rsidR="007729AE" w:rsidRDefault="007729AE" w:rsidP="002E34D5">
      <w:pPr>
        <w:jc w:val="both"/>
      </w:pPr>
      <w:r>
        <w:t>In this paper, two algorithms from different families are compared. Soft Actor-Critic and Proximal Policy Optimization.</w:t>
      </w:r>
    </w:p>
    <w:p w14:paraId="270EDCD1" w14:textId="76D7E595"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64A1E8B0" w14:textId="11409B64" w:rsidR="005168F8" w:rsidRPr="005168F8" w:rsidRDefault="007729AE" w:rsidP="00A071C0">
      <w:pPr>
        <w:jc w:val="both"/>
      </w:pPr>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r w:rsidR="008B5CB8">
        <w:t xml:space="preserve"> further chapters.</w:t>
      </w:r>
    </w:p>
    <w:p w14:paraId="3A512B08" w14:textId="1330A7E3" w:rsidR="000B4327" w:rsidRDefault="000B4327" w:rsidP="000B4327">
      <w:pPr>
        <w:pStyle w:val="ListParagraph"/>
      </w:pPr>
      <w:bookmarkStart w:id="16" w:name="_Toc49510379"/>
      <w:r>
        <w:t>REWARD SIGNALS</w:t>
      </w:r>
      <w:bookmarkEnd w:id="16"/>
    </w:p>
    <w:p w14:paraId="08A49325" w14:textId="335EB04F" w:rsidR="000B4327" w:rsidRDefault="000B4327" w:rsidP="002E34D5">
      <w:pPr>
        <w:jc w:val="both"/>
      </w:pPr>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w:t>
      </w:r>
      <w:r>
        <w:lastRenderedPageBreak/>
        <w:t xml:space="preserve">Moreover, these rewards are extrinsic since they are hand-designed by researchers and given externally into RL algorithms which can cause sub-optimal policy convergence. </w:t>
      </w:r>
    </w:p>
    <w:p w14:paraId="5FD661B8" w14:textId="1BE97435" w:rsidR="000B4327" w:rsidRDefault="000B4327" w:rsidP="002E34D5">
      <w:pPr>
        <w:jc w:val="both"/>
      </w:pPr>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65D3817F" w:rsidR="008B5CB8" w:rsidRDefault="008B5CB8" w:rsidP="008B5CB8">
      <w:pPr>
        <w:pStyle w:val="ListParagraph"/>
      </w:pPr>
      <w:bookmarkStart w:id="17" w:name="_Toc49510380"/>
      <w:r>
        <w:t>MARL SIMULATOR ENGINES</w:t>
      </w:r>
      <w:bookmarkEnd w:id="17"/>
      <w:r w:rsidR="003C4155">
        <w:t xml:space="preserve"> </w:t>
      </w:r>
    </w:p>
    <w:p w14:paraId="2C20E961" w14:textId="421BE4E8" w:rsidR="008B5CB8" w:rsidRDefault="008B5CB8" w:rsidP="008B5CB8">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simulators which fits our design research</w:t>
      </w:r>
      <w:r>
        <w:t xml:space="preserve"> below.</w:t>
      </w:r>
    </w:p>
    <w:p w14:paraId="4F66C2D3" w14:textId="6A10D482" w:rsidR="00661F04" w:rsidRDefault="00146972" w:rsidP="00146972">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As 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xml:space="preserve">. Minecraft is an ideal base for 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39437699" w:rsidR="00F82361" w:rsidRDefault="00F82361" w:rsidP="00146972">
      <w:r>
        <w:t>-</w:t>
      </w:r>
      <w:r w:rsidR="006238E4">
        <w:t xml:space="preserve">Arcade Learning Environment (ALE) is an open source </w:t>
      </w:r>
      <w:r w:rsidR="00270A26">
        <w:t xml:space="preserve">platform which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 and intrinsic motivation.</w:t>
      </w:r>
      <w:r w:rsidR="00E54B84">
        <w:t xml:space="preserve"> </w:t>
      </w:r>
      <w:r w:rsidR="00667885">
        <w:t>Rather than creating new environments ALE is more suitable for testi</w:t>
      </w:r>
      <w:r w:rsidR="00280E83">
        <w:t>ng domain independent agents.</w:t>
      </w:r>
    </w:p>
    <w:p w14:paraId="7639210B" w14:textId="17660B5E" w:rsidR="00C23EF2" w:rsidRDefault="00C23EF2" w:rsidP="00146972">
      <w:r>
        <w:t>-</w:t>
      </w:r>
      <w:proofErr w:type="spellStart"/>
      <w:r w:rsidR="0068009E">
        <w:t>OpenAI</w:t>
      </w:r>
      <w:proofErr w:type="spellEnd"/>
      <w:r w:rsidR="0068009E">
        <w:t xml:space="preserve">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 aim of the </w:t>
      </w:r>
      <w:r w:rsidR="002A341F">
        <w:t>platform is to combine best features of previous platforms such as variety of environments, continuous control</w:t>
      </w:r>
      <w:r w:rsidR="002C7B3C">
        <w:t>, creating benchmark collection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 it uses </w:t>
      </w:r>
      <w:proofErr w:type="spellStart"/>
      <w:r w:rsidR="00041BB8">
        <w:t>Mujo</w:t>
      </w:r>
      <w:r w:rsidR="00265844">
        <w:t>Co</w:t>
      </w:r>
      <w:proofErr w:type="spellEnd"/>
      <w:r w:rsidR="00265844">
        <w:t xml:space="preserve"> physics simulation which is not free.</w:t>
      </w:r>
    </w:p>
    <w:p w14:paraId="52D65166" w14:textId="05541A4E" w:rsidR="00A31F87" w:rsidRDefault="00A31F87" w:rsidP="00146972">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which is 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1EFB3DE1" w14:textId="77777777" w:rsidR="005E4DC9" w:rsidRDefault="00C23EF2" w:rsidP="00146972">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CE4309">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F47C9B">
        <w:t>expanding collection of benchmarks and +15 example environment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2422FAB9" w14:textId="135A325C" w:rsidR="00A25DE4" w:rsidRDefault="005E4DC9" w:rsidP="00146972">
      <w:r>
        <w:t>One drawback of Unity mlagents is that t</w:t>
      </w:r>
      <w:r w:rsidR="00DA3F4D">
        <w:t xml:space="preserve">here are not </w:t>
      </w:r>
      <w:r w:rsidR="00BE2CE4">
        <w:t xml:space="preserve">many RL algorithms </w:t>
      </w:r>
      <w:r w:rsidR="00FB50E1">
        <w:t>which can be used by researchers</w:t>
      </w:r>
      <w:r w:rsidR="00BE2CE4">
        <w:t xml:space="preserve"> as in </w:t>
      </w:r>
      <w:proofErr w:type="spellStart"/>
      <w:r w:rsidR="00BE2CE4">
        <w:t>OpenAI</w:t>
      </w:r>
      <w:proofErr w:type="spellEnd"/>
      <w:r w:rsidR="00BE2CE4">
        <w:t xml:space="preserve">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705449">
        <w:t xml:space="preserve">which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proofErr w:type="gramStart"/>
      <w:r w:rsidR="00231FDD">
        <w:t>options</w:t>
      </w:r>
      <w:proofErr w:type="gramEnd"/>
      <w:r w:rsidR="00231FDD">
        <w:t xml:space="preserve"> we choose to continue with Unity mlagents.</w:t>
      </w:r>
    </w:p>
    <w:p w14:paraId="0A6D5413" w14:textId="77777777" w:rsidR="00461479" w:rsidRDefault="00461479" w:rsidP="00477116"/>
    <w:p w14:paraId="40902A99" w14:textId="79609CD3" w:rsidR="00E22550" w:rsidRDefault="00E22550" w:rsidP="00477116">
      <w:r>
        <w:lastRenderedPageBreak/>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59CBA335" w14:textId="4BD2203A" w:rsidR="00E22550" w:rsidRPr="00E22550" w:rsidRDefault="00E22550" w:rsidP="00477116">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5CFB1518" w14:textId="042119D2" w:rsidR="00946EB2" w:rsidRDefault="00946EB2" w:rsidP="00A00391">
      <w:pPr>
        <w:ind w:left="720"/>
        <w:jc w:val="both"/>
      </w:pPr>
    </w:p>
    <w:p w14:paraId="1167D19A" w14:textId="429BC7FD" w:rsidR="00946EB2" w:rsidRDefault="00946EB2" w:rsidP="00A00391">
      <w:pPr>
        <w:ind w:firstLine="360"/>
        <w:jc w:val="both"/>
      </w:pPr>
    </w:p>
    <w:p w14:paraId="087DAA66" w14:textId="77777777" w:rsidR="0080081E" w:rsidRDefault="0080081E" w:rsidP="00A00391">
      <w:pPr>
        <w:ind w:firstLine="360"/>
        <w:jc w:val="both"/>
      </w:pPr>
    </w:p>
    <w:p w14:paraId="7E4007C2" w14:textId="20AC2E6C" w:rsidR="007B34D2" w:rsidRDefault="00EA5391" w:rsidP="00A00391">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rsidR="00F35206">
        <w:t xml:space="preserve"> -</w:t>
      </w:r>
      <w:proofErr w:type="spellStart"/>
      <w:r w:rsidR="00F35206">
        <w:t>hayvanlarda</w:t>
      </w:r>
      <w:proofErr w:type="spellEnd"/>
      <w:r w:rsidR="00F35206">
        <w:t xml:space="preserve"> da </w:t>
      </w:r>
      <w:proofErr w:type="spellStart"/>
      <w:r w:rsidR="00F35206">
        <w:t>görülüyor</w:t>
      </w:r>
      <w:proofErr w:type="spellEnd"/>
      <w:r w:rsidR="00F35206">
        <w:t xml:space="preserve">. </w:t>
      </w:r>
      <w:proofErr w:type="spellStart"/>
      <w:r w:rsidR="00F35206">
        <w:t>Ödül</w:t>
      </w:r>
      <w:proofErr w:type="spellEnd"/>
      <w:r w:rsidR="00F35206">
        <w:t xml:space="preserve"> </w:t>
      </w:r>
      <w:proofErr w:type="spellStart"/>
      <w:r w:rsidR="00F35206">
        <w:t>ceza</w:t>
      </w:r>
      <w:proofErr w:type="spellEnd"/>
      <w:r w:rsidR="00F35206">
        <w:t xml:space="preserve"> </w:t>
      </w:r>
      <w:proofErr w:type="spellStart"/>
      <w:r w:rsidR="00F35206">
        <w:t>sistemine</w:t>
      </w:r>
      <w:proofErr w:type="spellEnd"/>
      <w:r w:rsidR="00F35206">
        <w:t xml:space="preserve"> </w:t>
      </w:r>
      <w:proofErr w:type="spellStart"/>
      <w:proofErr w:type="gramStart"/>
      <w:r w:rsidR="00F35206">
        <w:t>göre</w:t>
      </w:r>
      <w:proofErr w:type="spellEnd"/>
      <w:r w:rsidR="00F35206">
        <w:t xml:space="preserve"> </w:t>
      </w:r>
      <w:r w:rsidR="00C954B8">
        <w:t xml:space="preserve"> RL</w:t>
      </w:r>
      <w:proofErr w:type="gramEnd"/>
      <w:r w:rsidR="00C954B8">
        <w:t>.</w:t>
      </w:r>
    </w:p>
    <w:p w14:paraId="21E14224" w14:textId="74652AE5" w:rsidR="00EA5391" w:rsidRPr="00EB6429" w:rsidRDefault="00EA5391" w:rsidP="00A00391">
      <w:pPr>
        <w:jc w:val="both"/>
        <w:rPr>
          <w:lang w:val="tr-TR"/>
        </w:rPr>
      </w:pPr>
    </w:p>
    <w:p w14:paraId="199E0B84" w14:textId="77777777" w:rsidR="00204EA7" w:rsidRDefault="00204EA7" w:rsidP="00A00391">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6F9F3B9F" w14:textId="77777777" w:rsidR="00204EA7" w:rsidRDefault="00204EA7" w:rsidP="00A00391">
      <w:pPr>
        <w:jc w:val="both"/>
      </w:pPr>
      <w:r>
        <w:t>Flocking</w:t>
      </w:r>
    </w:p>
    <w:p w14:paraId="3349DC40" w14:textId="4ACE83B3" w:rsidR="008858B3" w:rsidRDefault="008858B3" w:rsidP="00A00391">
      <w:pPr>
        <w:jc w:val="both"/>
      </w:pPr>
      <w:r>
        <w:t>Early work explored</w:t>
      </w:r>
    </w:p>
    <w:p w14:paraId="3F7A08FA" w14:textId="1E87F1A3" w:rsidR="008858B3" w:rsidRDefault="008858B3" w:rsidP="00A00391">
      <w:pPr>
        <w:jc w:val="both"/>
      </w:pPr>
      <w:r>
        <w:t>Was further explored</w:t>
      </w:r>
    </w:p>
    <w:p w14:paraId="604DBA6D" w14:textId="30182E20" w:rsidR="008858B3" w:rsidRDefault="008858B3" w:rsidP="00A00391">
      <w:pPr>
        <w:jc w:val="both"/>
      </w:pPr>
      <w:r>
        <w:t>More recent work attempted</w:t>
      </w:r>
    </w:p>
    <w:p w14:paraId="46A6C437" w14:textId="15F1CB4D" w:rsidR="008858B3" w:rsidRDefault="00CE0DFC" w:rsidP="00A00391">
      <w:pPr>
        <w:jc w:val="both"/>
      </w:pPr>
      <w:r>
        <w:t>Epid</w:t>
      </w:r>
      <w:r w:rsidR="008858B3">
        <w:t xml:space="preserve">emic Simulation -SIR Model RL in </w:t>
      </w:r>
      <w:proofErr w:type="spellStart"/>
      <w:r w:rsidR="008858B3">
        <w:t>Covid</w:t>
      </w:r>
      <w:proofErr w:type="spellEnd"/>
    </w:p>
    <w:p w14:paraId="1F14CD18" w14:textId="67128679" w:rsidR="00C5338F" w:rsidRDefault="00D1482C" w:rsidP="00847A65">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p>
    <w:p w14:paraId="4FCFA810" w14:textId="77777777" w:rsidR="003A15CE" w:rsidRDefault="00C5338F" w:rsidP="003A15CE">
      <w:pPr>
        <w:pStyle w:val="Heading1"/>
      </w:pPr>
      <w:bookmarkStart w:id="18" w:name="_Toc49510381"/>
      <w:r w:rsidRPr="004A5B02">
        <w:t>METHODOLOGY</w:t>
      </w:r>
      <w:bookmarkEnd w:id="18"/>
    </w:p>
    <w:p w14:paraId="7E1D3E6D" w14:textId="56973790" w:rsidR="00627D24" w:rsidRPr="00B4757B" w:rsidRDefault="0087671F" w:rsidP="003A15CE">
      <w:pPr>
        <w:pStyle w:val="ListParagraph"/>
      </w:pPr>
      <w:bookmarkStart w:id="19" w:name="_Toc49510382"/>
      <w:r>
        <w:t>EPIDEMIC SIMULATION</w:t>
      </w:r>
      <w:bookmarkEnd w:id="19"/>
    </w:p>
    <w:p w14:paraId="2F607FDF" w14:textId="023B658F" w:rsidR="00627D24" w:rsidRDefault="0063015E" w:rsidP="00A00391">
      <w:pPr>
        <w:jc w:val="both"/>
      </w:pPr>
      <w:r>
        <w:t xml:space="preserve">Social </w:t>
      </w:r>
      <w:proofErr w:type="spellStart"/>
      <w:r>
        <w:t>distancing’in</w:t>
      </w:r>
      <w:proofErr w:type="spellEnd"/>
      <w:r>
        <w:t xml:space="preserve"> </w:t>
      </w:r>
      <w:proofErr w:type="spellStart"/>
      <w:r>
        <w:t>mekanizmasını</w:t>
      </w:r>
      <w:proofErr w:type="spellEnd"/>
      <w:r>
        <w:t xml:space="preserve"> </w:t>
      </w:r>
      <w:proofErr w:type="spellStart"/>
      <w:r>
        <w:t>anlat</w:t>
      </w:r>
      <w:proofErr w:type="spellEnd"/>
      <w:r>
        <w:t>. Proximity mechanism</w:t>
      </w:r>
      <w:r w:rsidR="00481F6F">
        <w:t xml:space="preserve"> – Hide and Seek </w:t>
      </w:r>
    </w:p>
    <w:p w14:paraId="3BB3D50C" w14:textId="6BEBD463" w:rsidR="0087671F" w:rsidRPr="00627D24" w:rsidRDefault="0087671F" w:rsidP="00A00391">
      <w:pPr>
        <w:jc w:val="both"/>
      </w:pPr>
      <w:r>
        <w:t xml:space="preserve">SIR </w:t>
      </w:r>
      <w:proofErr w:type="spellStart"/>
      <w:r>
        <w:t>Graph’ın</w:t>
      </w:r>
      <w:proofErr w:type="spellEnd"/>
      <w:r>
        <w:t xml:space="preserve"> </w:t>
      </w:r>
      <w:proofErr w:type="spellStart"/>
      <w:r>
        <w:t>AI’sız</w:t>
      </w:r>
      <w:proofErr w:type="spellEnd"/>
      <w:r>
        <w:t xml:space="preserve"> </w:t>
      </w:r>
      <w:proofErr w:type="spellStart"/>
      <w:r>
        <w:t>nasıl</w:t>
      </w:r>
      <w:proofErr w:type="spellEnd"/>
      <w:r>
        <w:t xml:space="preserve"> </w:t>
      </w:r>
      <w:proofErr w:type="spellStart"/>
      <w:r>
        <w:t>çalıştığını</w:t>
      </w:r>
      <w:proofErr w:type="spellEnd"/>
      <w:r>
        <w:t xml:space="preserve"> </w:t>
      </w:r>
      <w:proofErr w:type="spellStart"/>
      <w:r>
        <w:t>sonuç</w:t>
      </w:r>
      <w:proofErr w:type="spellEnd"/>
      <w:r>
        <w:t xml:space="preserve"> </w:t>
      </w:r>
      <w:proofErr w:type="spellStart"/>
      <w:r>
        <w:t>verdiğini</w:t>
      </w:r>
      <w:proofErr w:type="spellEnd"/>
      <w:r>
        <w:t xml:space="preserve"> </w:t>
      </w:r>
      <w:proofErr w:type="spellStart"/>
      <w:r>
        <w:t>koy</w:t>
      </w:r>
      <w:proofErr w:type="spellEnd"/>
      <w:r>
        <w:t>.</w:t>
      </w:r>
    </w:p>
    <w:p w14:paraId="1D6CD529" w14:textId="51C83779" w:rsidR="00627D24" w:rsidRDefault="00766664" w:rsidP="003A15CE">
      <w:pPr>
        <w:pStyle w:val="ListParagraph"/>
      </w:pPr>
      <w:bookmarkStart w:id="20" w:name="_Toc49510383"/>
      <w:r w:rsidRPr="00627D24">
        <w:lastRenderedPageBreak/>
        <w:t>RESEARCH DESIGN</w:t>
      </w:r>
      <w:bookmarkEnd w:id="20"/>
    </w:p>
    <w:p w14:paraId="0904FCCB" w14:textId="24D0ECE7" w:rsidR="005C687D" w:rsidRPr="005C687D" w:rsidRDefault="00150D2A" w:rsidP="005C687D">
      <w:r>
        <w:rPr>
          <w:noProof/>
        </w:rPr>
        <w:drawing>
          <wp:inline distT="0" distB="0" distL="0" distR="0" wp14:anchorId="5EBEC171" wp14:editId="2FF9FFA3">
            <wp:extent cx="4892040" cy="446278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92040" cy="4462780"/>
                    </a:xfrm>
                    <a:prstGeom prst="rect">
                      <a:avLst/>
                    </a:prstGeom>
                    <a:noFill/>
                    <a:ln>
                      <a:noFill/>
                    </a:ln>
                  </pic:spPr>
                </pic:pic>
              </a:graphicData>
            </a:graphic>
          </wp:inline>
        </w:drawing>
      </w:r>
    </w:p>
    <w:p w14:paraId="217D4130" w14:textId="77777777" w:rsidR="004E6F05" w:rsidRDefault="004E6F05" w:rsidP="004E6F05">
      <w:pPr>
        <w:ind w:firstLine="708"/>
        <w:jc w:val="both"/>
      </w:pPr>
    </w:p>
    <w:p w14:paraId="4BB5A4CF" w14:textId="392A2940" w:rsidR="00E51280" w:rsidRDefault="00E51280" w:rsidP="004E6F05">
      <w:pPr>
        <w:ind w:firstLine="708"/>
        <w:jc w:val="both"/>
      </w:pPr>
      <w:r>
        <w:t xml:space="preserve">RL can be roughly divided into </w:t>
      </w:r>
      <w:r w:rsidR="009E7216">
        <w:t>Model-free and Model-based methods. In Model-based methods</w:t>
      </w:r>
      <w:r w:rsidR="00F8029C">
        <w:t xml:space="preserve">, researcher define a cost function </w:t>
      </w:r>
      <w:proofErr w:type="gramStart"/>
      <w:r w:rsidR="00F8029C">
        <w:t xml:space="preserve">to </w:t>
      </w:r>
      <w:r w:rsidR="000B4327">
        <w:t>.</w:t>
      </w:r>
      <w:proofErr w:type="gramEnd"/>
    </w:p>
    <w:p w14:paraId="331B27DE" w14:textId="41277257" w:rsidR="000B4327" w:rsidRPr="00E51280" w:rsidRDefault="000B4327" w:rsidP="00A00391">
      <w:pPr>
        <w:jc w:val="both"/>
      </w:pPr>
      <w:proofErr w:type="spellStart"/>
      <w:r>
        <w:t>Agent’I</w:t>
      </w:r>
      <w:proofErr w:type="spellEnd"/>
      <w:r>
        <w:t xml:space="preserve"> </w:t>
      </w:r>
      <w:proofErr w:type="spellStart"/>
      <w:r>
        <w:t>nasıl</w:t>
      </w:r>
      <w:proofErr w:type="spellEnd"/>
      <w:r>
        <w:t xml:space="preserve"> </w:t>
      </w:r>
      <w:proofErr w:type="spellStart"/>
      <w:r>
        <w:t>oluşturduğunu</w:t>
      </w:r>
      <w:proofErr w:type="spellEnd"/>
      <w:r>
        <w:t xml:space="preserve"> </w:t>
      </w:r>
      <w:proofErr w:type="spellStart"/>
      <w:r>
        <w:t>anlat</w:t>
      </w:r>
      <w:proofErr w:type="spellEnd"/>
      <w:r>
        <w:t xml:space="preserve">. </w:t>
      </w:r>
      <w:proofErr w:type="spellStart"/>
      <w:r>
        <w:t>Raycastler</w:t>
      </w:r>
      <w:proofErr w:type="spellEnd"/>
      <w:r>
        <w:t xml:space="preserve">, </w:t>
      </w:r>
      <w:proofErr w:type="spellStart"/>
      <w:r>
        <w:t>StackedVectorlar</w:t>
      </w:r>
      <w:proofErr w:type="spellEnd"/>
      <w:r>
        <w:t xml:space="preserve">, Extrinsic </w:t>
      </w:r>
      <w:proofErr w:type="spellStart"/>
      <w:r>
        <w:t>Rewardlar</w:t>
      </w:r>
      <w:proofErr w:type="spellEnd"/>
      <w:r>
        <w:t xml:space="preserve">, </w:t>
      </w:r>
      <w:proofErr w:type="spellStart"/>
      <w:r>
        <w:t>Episodelar</w:t>
      </w:r>
      <w:proofErr w:type="spellEnd"/>
      <w:r>
        <w:t xml:space="preserve">, Single Agent vs Multi Agent </w:t>
      </w:r>
      <w:proofErr w:type="spellStart"/>
      <w:r>
        <w:t>farkları</w:t>
      </w:r>
      <w:proofErr w:type="spellEnd"/>
      <w:r>
        <w:t xml:space="preserve"> </w:t>
      </w:r>
      <w:proofErr w:type="spellStart"/>
      <w:r>
        <w:t>implementationdaki</w:t>
      </w:r>
      <w:proofErr w:type="spellEnd"/>
      <w:r>
        <w:t xml:space="preserve"> Reward </w:t>
      </w:r>
      <w:proofErr w:type="spellStart"/>
      <w:r>
        <w:t>Cubeler</w:t>
      </w:r>
      <w:proofErr w:type="spellEnd"/>
      <w:r>
        <w:t xml:space="preserve">. Creation of </w:t>
      </w:r>
      <w:proofErr w:type="spellStart"/>
      <w:r>
        <w:t>dummybots</w:t>
      </w:r>
      <w:proofErr w:type="spellEnd"/>
      <w:r>
        <w:t>, spawning mechanisms,</w:t>
      </w:r>
    </w:p>
    <w:p w14:paraId="733A56BD" w14:textId="42345C43" w:rsidR="00627D24" w:rsidRDefault="009068D4" w:rsidP="00A00391">
      <w:pPr>
        <w:jc w:val="both"/>
      </w:pPr>
      <w:r>
        <w:t>Environment for Epidemic Control</w:t>
      </w:r>
    </w:p>
    <w:p w14:paraId="6DC45DC7" w14:textId="0E52D9F2" w:rsidR="00B00AC4" w:rsidRDefault="00B00AC4" w:rsidP="00A00391">
      <w:pPr>
        <w:jc w:val="both"/>
      </w:pPr>
    </w:p>
    <w:p w14:paraId="2A80FE36" w14:textId="7BDA1685" w:rsidR="00FB4302" w:rsidRDefault="00033DD3" w:rsidP="00FB4302">
      <w:pPr>
        <w:jc w:val="both"/>
      </w:pPr>
      <w:proofErr w:type="spellStart"/>
      <w:r>
        <w:t>Önce</w:t>
      </w:r>
      <w:proofErr w:type="spellEnd"/>
      <w:r>
        <w:t xml:space="preserve"> </w:t>
      </w:r>
      <w:r w:rsidR="00FB4302">
        <w:t>single agent</w:t>
      </w:r>
      <w:r w:rsidR="00445EBE">
        <w:t xml:space="preserve"> </w:t>
      </w:r>
      <w:proofErr w:type="spellStart"/>
      <w:r w:rsidR="00445EBE">
        <w:t>çalıştırdım</w:t>
      </w:r>
      <w:proofErr w:type="spellEnd"/>
      <w:r w:rsidR="00445EBE">
        <w:t>.</w:t>
      </w:r>
      <w:r w:rsidR="00FB4302" w:rsidRPr="00FB4302">
        <w:t xml:space="preserve"> </w:t>
      </w:r>
      <w:r w:rsidR="00FB4302">
        <w:t xml:space="preserve">Single agent </w:t>
      </w:r>
      <w:proofErr w:type="spellStart"/>
      <w:r w:rsidR="00FB4302">
        <w:t>çalışmanın</w:t>
      </w:r>
      <w:proofErr w:type="spellEnd"/>
      <w:r w:rsidR="00FB4302">
        <w:t xml:space="preserve"> </w:t>
      </w:r>
      <w:proofErr w:type="spellStart"/>
      <w:r w:rsidR="00FB4302">
        <w:t>avantajlarını</w:t>
      </w:r>
      <w:proofErr w:type="spellEnd"/>
      <w:r w:rsidR="00FB4302">
        <w:t xml:space="preserve"> </w:t>
      </w:r>
      <w:proofErr w:type="spellStart"/>
      <w:r w:rsidR="00FB4302">
        <w:t>anlat</w:t>
      </w:r>
      <w:proofErr w:type="spellEnd"/>
      <w:r w:rsidR="00FB4302">
        <w:t xml:space="preserve">. </w:t>
      </w:r>
      <w:proofErr w:type="spellStart"/>
      <w:r w:rsidR="00FB4302">
        <w:t>Diğer</w:t>
      </w:r>
      <w:proofErr w:type="spellEnd"/>
      <w:r w:rsidR="00FB4302">
        <w:t xml:space="preserve"> </w:t>
      </w:r>
      <w:proofErr w:type="spellStart"/>
      <w:r w:rsidR="00FB4302">
        <w:t>agentlar</w:t>
      </w:r>
      <w:proofErr w:type="spellEnd"/>
      <w:r w:rsidR="00FB4302">
        <w:t xml:space="preserve"> </w:t>
      </w:r>
      <w:proofErr w:type="spellStart"/>
      <w:r w:rsidR="00FB4302">
        <w:t>işin</w:t>
      </w:r>
      <w:proofErr w:type="spellEnd"/>
      <w:r w:rsidR="00FB4302">
        <w:t xml:space="preserve"> </w:t>
      </w:r>
      <w:proofErr w:type="spellStart"/>
      <w:r w:rsidR="00FB4302">
        <w:t>içine</w:t>
      </w:r>
      <w:proofErr w:type="spellEnd"/>
      <w:r w:rsidR="00FB4302">
        <w:t xml:space="preserve"> </w:t>
      </w:r>
      <w:proofErr w:type="spellStart"/>
      <w:r w:rsidR="00FB4302">
        <w:t>girmiyor</w:t>
      </w:r>
      <w:proofErr w:type="spellEnd"/>
      <w:r w:rsidR="00FB4302">
        <w:t xml:space="preserve"> </w:t>
      </w:r>
      <w:proofErr w:type="spellStart"/>
      <w:r w:rsidR="00FB4302">
        <w:t>çok</w:t>
      </w:r>
      <w:proofErr w:type="spellEnd"/>
      <w:r w:rsidR="00FB4302">
        <w:t xml:space="preserve"> </w:t>
      </w:r>
      <w:proofErr w:type="spellStart"/>
      <w:r w:rsidR="00FB4302">
        <w:t>en</w:t>
      </w:r>
      <w:proofErr w:type="spellEnd"/>
      <w:r w:rsidR="00FB4302">
        <w:t xml:space="preserve"> </w:t>
      </w:r>
      <w:proofErr w:type="spellStart"/>
      <w:r w:rsidR="00FB4302">
        <w:t>azından</w:t>
      </w:r>
      <w:proofErr w:type="spellEnd"/>
      <w:r w:rsidR="00FB4302">
        <w:t xml:space="preserve"> task </w:t>
      </w:r>
      <w:proofErr w:type="spellStart"/>
      <w:r w:rsidR="00FB4302">
        <w:t>daha</w:t>
      </w:r>
      <w:proofErr w:type="spellEnd"/>
      <w:r w:rsidR="00FB4302">
        <w:t xml:space="preserve"> </w:t>
      </w:r>
      <w:proofErr w:type="spellStart"/>
      <w:r w:rsidR="00FB4302">
        <w:t>kolaylaşıyor</w:t>
      </w:r>
      <w:proofErr w:type="spellEnd"/>
      <w:r w:rsidR="00FB4302">
        <w:t xml:space="preserve">. </w:t>
      </w:r>
      <w:proofErr w:type="spellStart"/>
      <w:r w:rsidR="00FB4302">
        <w:t>Böylelikle</w:t>
      </w:r>
      <w:proofErr w:type="spellEnd"/>
      <w:r w:rsidR="00FB4302">
        <w:t xml:space="preserve"> ilk </w:t>
      </w:r>
      <w:proofErr w:type="spellStart"/>
      <w:r w:rsidR="00FB4302">
        <w:t>başta</w:t>
      </w:r>
      <w:proofErr w:type="spellEnd"/>
      <w:r w:rsidR="00FB4302">
        <w:t xml:space="preserve"> </w:t>
      </w:r>
      <w:proofErr w:type="spellStart"/>
      <w:r w:rsidR="00FB4302">
        <w:t>setting’I</w:t>
      </w:r>
      <w:proofErr w:type="spellEnd"/>
      <w:r w:rsidR="00FB4302">
        <w:t xml:space="preserve"> </w:t>
      </w:r>
      <w:proofErr w:type="spellStart"/>
      <w:r w:rsidR="00FB4302">
        <w:t>daha</w:t>
      </w:r>
      <w:proofErr w:type="spellEnd"/>
      <w:r w:rsidR="00FB4302">
        <w:t xml:space="preserve"> </w:t>
      </w:r>
      <w:proofErr w:type="spellStart"/>
      <w:r w:rsidR="00FB4302">
        <w:t>sağlıklı</w:t>
      </w:r>
      <w:proofErr w:type="spellEnd"/>
      <w:r w:rsidR="00FB4302">
        <w:t xml:space="preserve"> </w:t>
      </w:r>
      <w:proofErr w:type="spellStart"/>
      <w:r w:rsidR="00FB4302">
        <w:t>kurmamı</w:t>
      </w:r>
      <w:proofErr w:type="spellEnd"/>
      <w:r w:rsidR="00FB4302">
        <w:t xml:space="preserve"> </w:t>
      </w:r>
      <w:proofErr w:type="spellStart"/>
      <w:r w:rsidR="00FB4302">
        <w:t>sağladı</w:t>
      </w:r>
      <w:proofErr w:type="spellEnd"/>
      <w:r w:rsidR="00FB4302">
        <w:t>.</w:t>
      </w:r>
    </w:p>
    <w:p w14:paraId="1993C2F8" w14:textId="47A67EA6" w:rsidR="00FB4302" w:rsidRDefault="00FB4302" w:rsidP="00FB4302">
      <w:pPr>
        <w:jc w:val="both"/>
      </w:pPr>
      <w:r>
        <w:t>Multi-</w:t>
      </w:r>
      <w:proofErr w:type="spellStart"/>
      <w:r>
        <w:t>agentları</w:t>
      </w:r>
      <w:proofErr w:type="spellEnd"/>
      <w:r>
        <w:t xml:space="preserve"> </w:t>
      </w:r>
      <w:proofErr w:type="spellStart"/>
      <w:r>
        <w:t>işin</w:t>
      </w:r>
      <w:proofErr w:type="spellEnd"/>
      <w:r>
        <w:t xml:space="preserve"> </w:t>
      </w:r>
      <w:proofErr w:type="spellStart"/>
      <w:r>
        <w:t>içine</w:t>
      </w:r>
      <w:proofErr w:type="spellEnd"/>
      <w:r>
        <w:t xml:space="preserve"> </w:t>
      </w:r>
      <w:proofErr w:type="spellStart"/>
      <w:r>
        <w:t>katarak</w:t>
      </w:r>
      <w:proofErr w:type="spellEnd"/>
      <w:r>
        <w:t xml:space="preserve"> </w:t>
      </w:r>
      <w:proofErr w:type="spellStart"/>
      <w:r>
        <w:t>nasıl</w:t>
      </w:r>
      <w:proofErr w:type="spellEnd"/>
      <w:r>
        <w:t xml:space="preserve"> non-stationary hale </w:t>
      </w:r>
      <w:proofErr w:type="spellStart"/>
      <w:r>
        <w:t>getirdiğini</w:t>
      </w:r>
      <w:proofErr w:type="spellEnd"/>
      <w:r>
        <w:t xml:space="preserve"> </w:t>
      </w:r>
      <w:proofErr w:type="spellStart"/>
      <w:r>
        <w:t>anlat</w:t>
      </w:r>
      <w:proofErr w:type="spellEnd"/>
      <w:r>
        <w:t xml:space="preserve">. </w:t>
      </w:r>
      <w:r>
        <w:fldChar w:fldCharType="begin" w:fldLock="1"/>
      </w:r>
      <w:r w:rsidR="00FC50B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51DC634B" w14:textId="6A305EF7" w:rsidR="007B32B8" w:rsidRDefault="006764B4" w:rsidP="007B32B8">
      <w:pPr>
        <w:jc w:val="center"/>
        <w:rPr>
          <w:rFonts w:eastAsiaTheme="minorEastAsia"/>
        </w:rPr>
      </w:pPr>
      <w:r>
        <w:t xml:space="preserve">We combined curiosity and extrinsic rewards. The implementation that we used is coming from </w:t>
      </w:r>
      <w:r>
        <w:fldChar w:fldCharType="begin" w:fldLock="1"/>
      </w:r>
      <w:r w:rsidR="00CE4309">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1]"},"properties":{"noteIndex":0},"schema":"https://github.com/citation-style-language/schema/raw/master/csl-citation.json"}</w:instrText>
      </w:r>
      <w:r>
        <w:fldChar w:fldCharType="separate"/>
      </w:r>
      <w:r w:rsidR="00CE4309" w:rsidRPr="00CE4309">
        <w:rPr>
          <w:noProof/>
        </w:rPr>
        <w:t>[42]</w:t>
      </w:r>
      <w:r>
        <w:fldChar w:fldCharType="end"/>
      </w:r>
      <w:r>
        <w:t xml:space="preserve"> and it is composed of two subsystems.</w:t>
      </w:r>
      <w:r w:rsidR="00C23095">
        <w:t xml:space="preserve"> </w:t>
      </w:r>
      <w:r w:rsidR="007B32B8">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007B32B8">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007B32B8">
        <w:rPr>
          <w:rFonts w:eastAsiaTheme="minorEastAsia"/>
        </w:rPr>
        <w:t xml:space="preserve">. The policy is trained to maximize sum of these rewards as </w:t>
      </w:r>
    </w:p>
    <w:p w14:paraId="1E7281B6" w14:textId="215A53AA" w:rsidR="00033DD3" w:rsidRDefault="007B32B8" w:rsidP="007B32B8">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148755B" w14:textId="478DE321" w:rsidR="000B4327" w:rsidRPr="007B32B8" w:rsidRDefault="000B4327" w:rsidP="000B4327">
      <w:pPr>
        <w:rPr>
          <w:rFonts w:eastAsiaTheme="minorEastAsia"/>
        </w:rPr>
      </w:pPr>
      <w:proofErr w:type="spellStart"/>
      <w:r>
        <w:rPr>
          <w:rFonts w:eastAsiaTheme="minorEastAsia"/>
        </w:rPr>
        <w:t>Bundan</w:t>
      </w:r>
      <w:proofErr w:type="spellEnd"/>
      <w:r>
        <w:rPr>
          <w:rFonts w:eastAsiaTheme="minorEastAsia"/>
        </w:rPr>
        <w:t xml:space="preserve"> </w:t>
      </w:r>
      <w:proofErr w:type="spellStart"/>
      <w:r>
        <w:rPr>
          <w:rFonts w:eastAsiaTheme="minorEastAsia"/>
        </w:rPr>
        <w:t>sonra</w:t>
      </w:r>
      <w:proofErr w:type="spellEnd"/>
      <w:r>
        <w:rPr>
          <w:rFonts w:eastAsiaTheme="minorEastAsia"/>
        </w:rPr>
        <w:t xml:space="preserve"> agentların </w:t>
      </w:r>
      <w:proofErr w:type="spellStart"/>
      <w:r>
        <w:rPr>
          <w:rFonts w:eastAsiaTheme="minorEastAsia"/>
        </w:rPr>
        <w:t>daha</w:t>
      </w:r>
      <w:proofErr w:type="spellEnd"/>
      <w:r>
        <w:rPr>
          <w:rFonts w:eastAsiaTheme="minorEastAsia"/>
        </w:rPr>
        <w:t xml:space="preserve"> global optimal </w:t>
      </w:r>
      <w:proofErr w:type="spellStart"/>
      <w:r>
        <w:rPr>
          <w:rFonts w:eastAsiaTheme="minorEastAsia"/>
        </w:rPr>
        <w:t>bir</w:t>
      </w:r>
      <w:proofErr w:type="spellEnd"/>
      <w:r>
        <w:rPr>
          <w:rFonts w:eastAsiaTheme="minorEastAsia"/>
        </w:rPr>
        <w:t xml:space="preserve"> </w:t>
      </w:r>
      <w:proofErr w:type="spellStart"/>
      <w:r>
        <w:rPr>
          <w:rFonts w:eastAsiaTheme="minorEastAsia"/>
        </w:rPr>
        <w:t>solution’a</w:t>
      </w:r>
      <w:proofErr w:type="spellEnd"/>
      <w:r>
        <w:rPr>
          <w:rFonts w:eastAsiaTheme="minorEastAsia"/>
        </w:rPr>
        <w:t xml:space="preserve"> converge </w:t>
      </w:r>
      <w:proofErr w:type="spellStart"/>
      <w:r>
        <w:rPr>
          <w:rFonts w:eastAsiaTheme="minorEastAsia"/>
        </w:rPr>
        <w:t>olduğundan</w:t>
      </w:r>
      <w:proofErr w:type="spellEnd"/>
      <w:r>
        <w:rPr>
          <w:rFonts w:eastAsiaTheme="minorEastAsia"/>
        </w:rPr>
        <w:t xml:space="preserve"> </w:t>
      </w:r>
      <w:proofErr w:type="spellStart"/>
      <w:r>
        <w:rPr>
          <w:rFonts w:eastAsiaTheme="minorEastAsia"/>
        </w:rPr>
        <w:t>bahset</w:t>
      </w:r>
      <w:proofErr w:type="spellEnd"/>
      <w:r>
        <w:rPr>
          <w:rFonts w:eastAsiaTheme="minorEastAsia"/>
        </w:rPr>
        <w:t>.</w:t>
      </w:r>
    </w:p>
    <w:p w14:paraId="0A024ADC" w14:textId="5FC45B83" w:rsidR="00445EBE" w:rsidRPr="00627D24" w:rsidRDefault="00445EBE" w:rsidP="00A00391">
      <w:pPr>
        <w:jc w:val="both"/>
      </w:pPr>
      <w:proofErr w:type="spellStart"/>
      <w:r>
        <w:t>RewardCube</w:t>
      </w:r>
      <w:proofErr w:type="spellEnd"/>
      <w:r>
        <w:t xml:space="preserve"> </w:t>
      </w:r>
      <w:proofErr w:type="spellStart"/>
      <w:r>
        <w:t>ekledim</w:t>
      </w:r>
      <w:proofErr w:type="spellEnd"/>
      <w:r>
        <w:t xml:space="preserve">. </w:t>
      </w:r>
    </w:p>
    <w:p w14:paraId="3D0DB8C4" w14:textId="77777777" w:rsidR="0063015E" w:rsidRDefault="00C57335" w:rsidP="00515BF7">
      <w:pPr>
        <w:pStyle w:val="ListParagraph"/>
      </w:pPr>
      <w:bookmarkStart w:id="21" w:name="_Toc49510384"/>
      <w:r w:rsidRPr="00627D24">
        <w:lastRenderedPageBreak/>
        <w:t>POLICY OPTIMIZATION</w:t>
      </w:r>
      <w:bookmarkEnd w:id="21"/>
    </w:p>
    <w:p w14:paraId="1C671841" w14:textId="2F4E5259" w:rsidR="00481F6F" w:rsidRDefault="00627D24" w:rsidP="00A00391">
      <w:pPr>
        <w:jc w:val="both"/>
      </w:pPr>
      <w:r w:rsidRPr="00627D24">
        <w:t xml:space="preserve">Agent policies are </w:t>
      </w:r>
      <w:r w:rsidR="00481F6F">
        <w:t>trained</w:t>
      </w:r>
      <w:r w:rsidRPr="00627D24">
        <w:t xml:space="preserve">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529E93A6" w:rsidR="00481F6F" w:rsidRDefault="00481F6F" w:rsidP="00481F6F">
      <w:pPr>
        <w:pStyle w:val="Heading3"/>
      </w:pPr>
      <w:bookmarkStart w:id="22" w:name="_Toc49510385"/>
      <w:r>
        <w:t>NOTATION</w:t>
      </w:r>
      <w:bookmarkEnd w:id="22"/>
    </w:p>
    <w:p w14:paraId="2893360D" w14:textId="676B73D6" w:rsidR="000B4327" w:rsidRPr="000B4327" w:rsidRDefault="000B4327" w:rsidP="000B4327">
      <w:r>
        <w:t xml:space="preserve">Hide and </w:t>
      </w:r>
      <w:proofErr w:type="spellStart"/>
      <w:r>
        <w:t>seek’teki</w:t>
      </w:r>
      <w:proofErr w:type="spellEnd"/>
      <w:r>
        <w:t xml:space="preserve"> optimization </w:t>
      </w:r>
      <w:proofErr w:type="spellStart"/>
      <w:r>
        <w:t>detailstan</w:t>
      </w:r>
      <w:proofErr w:type="spellEnd"/>
      <w:r>
        <w:t xml:space="preserve"> </w:t>
      </w:r>
      <w:proofErr w:type="spellStart"/>
      <w:r>
        <w:t>çek</w:t>
      </w:r>
      <w:proofErr w:type="spellEnd"/>
      <w:r>
        <w:t xml:space="preserve"> </w:t>
      </w:r>
      <w:proofErr w:type="spellStart"/>
      <w:r>
        <w:t>bunu</w:t>
      </w:r>
      <w:proofErr w:type="spellEnd"/>
      <w:r>
        <w:t>.</w:t>
      </w:r>
    </w:p>
    <w:p w14:paraId="49CF4CEE" w14:textId="136CA3A9" w:rsidR="00481F6F" w:rsidRDefault="00481F6F" w:rsidP="00481F6F">
      <w:pPr>
        <w:pStyle w:val="Heading3"/>
      </w:pPr>
      <w:bookmarkStart w:id="23" w:name="_Toc49510386"/>
      <w:r>
        <w:t>PROXIMAL POLICY OPTIMIZATION (PPO)</w:t>
      </w:r>
      <w:bookmarkEnd w:id="23"/>
    </w:p>
    <w:p w14:paraId="58C56B05" w14:textId="0336E201" w:rsidR="00481F6F" w:rsidRDefault="00481F6F" w:rsidP="00481F6F">
      <w:pPr>
        <w:pStyle w:val="Heading3"/>
      </w:pPr>
      <w:bookmarkStart w:id="24" w:name="_Toc49510387"/>
      <w:r>
        <w:t>OPTIMIZATION PARAMETERS</w:t>
      </w:r>
      <w:bookmarkEnd w:id="24"/>
    </w:p>
    <w:p w14:paraId="6B88E6E0" w14:textId="182C1A84" w:rsidR="007D1629" w:rsidRDefault="007D1629" w:rsidP="007D1629">
      <w:proofErr w:type="spellStart"/>
      <w:r>
        <w:t>Norm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04FA4A10" w14:textId="181F3C31" w:rsidR="007D1629" w:rsidRPr="007D1629" w:rsidRDefault="007D1629" w:rsidP="007D1629">
      <w:proofErr w:type="spellStart"/>
      <w:r>
        <w:t>Initi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1FA9178E" w14:textId="0154D050" w:rsidR="007D1629" w:rsidRDefault="007D1629" w:rsidP="007D1629">
      <w:r>
        <w:t xml:space="preserve">Configuration </w:t>
      </w:r>
      <w:proofErr w:type="spellStart"/>
      <w:r>
        <w:t>tablosunu</w:t>
      </w:r>
      <w:proofErr w:type="spellEnd"/>
      <w:r>
        <w:t xml:space="preserve"> </w:t>
      </w:r>
      <w:proofErr w:type="spellStart"/>
      <w:r>
        <w:t>koy</w:t>
      </w:r>
      <w:proofErr w:type="spellEnd"/>
      <w:r>
        <w:t>.</w:t>
      </w:r>
    </w:p>
    <w:p w14:paraId="2DC83C7E" w14:textId="5EA6CF64" w:rsidR="007D1629" w:rsidRDefault="007D1629" w:rsidP="007D1629">
      <w:proofErr w:type="spellStart"/>
      <w:r>
        <w:t>Runların</w:t>
      </w:r>
      <w:proofErr w:type="spellEnd"/>
      <w:r>
        <w:t xml:space="preserve"> </w:t>
      </w:r>
      <w:proofErr w:type="spellStart"/>
      <w:r>
        <w:t>karşılaştırmasını</w:t>
      </w:r>
      <w:proofErr w:type="spellEnd"/>
      <w:r>
        <w:t xml:space="preserve"> </w:t>
      </w:r>
      <w:proofErr w:type="spellStart"/>
      <w:r>
        <w:t>koy</w:t>
      </w:r>
      <w:proofErr w:type="spellEnd"/>
      <w:r>
        <w:t>.</w:t>
      </w:r>
    </w:p>
    <w:p w14:paraId="3F5C05C4" w14:textId="19602F37" w:rsidR="00481F6F" w:rsidRDefault="002551F5" w:rsidP="00A071C0">
      <w:pPr>
        <w:pStyle w:val="ListParagraph"/>
      </w:pPr>
      <w:bookmarkStart w:id="25" w:name="_Toc49510388"/>
      <w:r>
        <w:rPr>
          <w:noProof/>
        </w:rPr>
        <w:drawing>
          <wp:anchor distT="0" distB="0" distL="114300" distR="114300" simplePos="0" relativeHeight="251726336" behindDoc="1" locked="0" layoutInCell="1" allowOverlap="1" wp14:anchorId="67756E8E" wp14:editId="6136C2F4">
            <wp:simplePos x="0" y="0"/>
            <wp:positionH relativeFrom="margin">
              <wp:align>center</wp:align>
            </wp:positionH>
            <wp:positionV relativeFrom="paragraph">
              <wp:posOffset>294005</wp:posOffset>
            </wp:positionV>
            <wp:extent cx="5761990" cy="394398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1990" cy="39439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1F6F">
        <w:t>CURRICULUM LEARNING</w:t>
      </w:r>
      <w:bookmarkEnd w:id="25"/>
    </w:p>
    <w:p w14:paraId="2937B870" w14:textId="38546980" w:rsidR="004E6F05" w:rsidRPr="004E6F05" w:rsidRDefault="004E6F05" w:rsidP="004E6F05"/>
    <w:p w14:paraId="0EDAF538" w14:textId="233B5FA9" w:rsidR="007D1629" w:rsidRDefault="00481F6F" w:rsidP="00481F6F">
      <w:pPr>
        <w:pStyle w:val="ListParagraph"/>
        <w:numPr>
          <w:ilvl w:val="0"/>
          <w:numId w:val="0"/>
        </w:numPr>
        <w:ind w:left="720"/>
      </w:pPr>
      <w:bookmarkStart w:id="26" w:name="_Toc49510389"/>
      <w:proofErr w:type="spellStart"/>
      <w:r>
        <w:lastRenderedPageBreak/>
        <w:t>Curriculumsuz</w:t>
      </w:r>
      <w:proofErr w:type="spellEnd"/>
      <w:r>
        <w:t xml:space="preserve"> </w:t>
      </w:r>
      <w:proofErr w:type="spellStart"/>
      <w:r>
        <w:t>ve</w:t>
      </w:r>
      <w:proofErr w:type="spellEnd"/>
      <w:r>
        <w:t xml:space="preserve"> </w:t>
      </w:r>
      <w:proofErr w:type="spellStart"/>
      <w:r>
        <w:t>curriculumlu</w:t>
      </w:r>
      <w:proofErr w:type="spellEnd"/>
      <w:r>
        <w:t xml:space="preserve"> </w:t>
      </w:r>
      <w:proofErr w:type="spellStart"/>
      <w:r>
        <w:t>karşılaştırması</w:t>
      </w:r>
      <w:bookmarkEnd w:id="26"/>
      <w:proofErr w:type="spellEnd"/>
      <w:r w:rsidR="006765ED">
        <w:t xml:space="preserve">. </w:t>
      </w:r>
      <w:proofErr w:type="spellStart"/>
      <w:r w:rsidR="006765ED">
        <w:t>Curriculumsuz</w:t>
      </w:r>
      <w:proofErr w:type="spellEnd"/>
      <w:r w:rsidR="006765ED">
        <w:t xml:space="preserve"> </w:t>
      </w:r>
      <w:proofErr w:type="spellStart"/>
      <w:r w:rsidR="006765ED">
        <w:t>olanın</w:t>
      </w:r>
      <w:proofErr w:type="spellEnd"/>
      <w:r w:rsidR="006765ED">
        <w:t xml:space="preserve"> </w:t>
      </w:r>
      <w:proofErr w:type="spellStart"/>
      <w:r w:rsidR="006765ED">
        <w:t>nasıl</w:t>
      </w:r>
      <w:proofErr w:type="spellEnd"/>
      <w:r w:rsidR="006765ED">
        <w:t xml:space="preserve"> overfit </w:t>
      </w:r>
      <w:proofErr w:type="spellStart"/>
      <w:r w:rsidR="006765ED">
        <w:t>ettiğine</w:t>
      </w:r>
      <w:proofErr w:type="spellEnd"/>
      <w:r w:rsidR="006765ED">
        <w:t xml:space="preserve"> </w:t>
      </w:r>
      <w:proofErr w:type="spellStart"/>
      <w:r w:rsidR="006765ED">
        <w:t>bak</w:t>
      </w:r>
      <w:proofErr w:type="spellEnd"/>
      <w:r w:rsidR="006765ED">
        <w:t>.</w:t>
      </w:r>
    </w:p>
    <w:p w14:paraId="2CB882DF" w14:textId="4F5C10EE" w:rsidR="00627D24" w:rsidRDefault="007D1629" w:rsidP="00A071C0">
      <w:pPr>
        <w:pStyle w:val="ListParagraph"/>
      </w:pPr>
      <w:bookmarkStart w:id="27" w:name="_Toc49510390"/>
      <w:r>
        <w:t>OPTIMIZATION SETUP</w:t>
      </w:r>
      <w:bookmarkEnd w:id="27"/>
      <w:r w:rsidR="00627D24" w:rsidRPr="00627D24">
        <w:tab/>
      </w:r>
    </w:p>
    <w:p w14:paraId="1A02593F" w14:textId="716DBBE1" w:rsidR="007D1629" w:rsidRPr="007D1629" w:rsidRDefault="007D1629" w:rsidP="007D1629">
      <w:pPr>
        <w:ind w:left="360"/>
      </w:pPr>
      <w:r>
        <w:t>AWS cloud computing</w:t>
      </w:r>
    </w:p>
    <w:p w14:paraId="7C8F8DEB" w14:textId="77777777" w:rsidR="00627D24" w:rsidRPr="00627D24" w:rsidRDefault="00627D24" w:rsidP="00A00391">
      <w:pPr>
        <w:jc w:val="both"/>
      </w:pPr>
    </w:p>
    <w:p w14:paraId="756DAE16" w14:textId="4580C9C2" w:rsidR="00AF649B" w:rsidRDefault="00C327E4" w:rsidP="003A15CE">
      <w:pPr>
        <w:pStyle w:val="Heading1"/>
      </w:pPr>
      <w:bookmarkStart w:id="28" w:name="_Toc49510391"/>
      <w:r w:rsidRPr="004A5B02">
        <w:t>EVALUATION</w:t>
      </w:r>
      <w:bookmarkEnd w:id="28"/>
    </w:p>
    <w:p w14:paraId="18329F0F" w14:textId="43296515" w:rsidR="00055100" w:rsidRDefault="007D1629" w:rsidP="00A00391">
      <w:pPr>
        <w:jc w:val="both"/>
      </w:pPr>
      <w:r>
        <w:t>SIR GRAPHLERINE ETKISI</w:t>
      </w:r>
    </w:p>
    <w:p w14:paraId="2617B770" w14:textId="065B36F9" w:rsidR="00661F04" w:rsidRDefault="00661F04" w:rsidP="00661F04">
      <w:pPr>
        <w:pStyle w:val="ListParagraph"/>
      </w:pPr>
      <w:r>
        <w:t>ENVIRONMENT ADAPTATION</w:t>
      </w:r>
    </w:p>
    <w:p w14:paraId="2C18FCF6" w14:textId="67414DD3" w:rsidR="00661F04" w:rsidRPr="00661F04" w:rsidRDefault="00661F04" w:rsidP="00661F04">
      <w:pPr>
        <w:ind w:left="360"/>
      </w:pPr>
      <w:r>
        <w:t xml:space="preserve">Train </w:t>
      </w:r>
      <w:proofErr w:type="spellStart"/>
      <w:r>
        <w:t>edilenle</w:t>
      </w:r>
      <w:proofErr w:type="spellEnd"/>
      <w:r>
        <w:t xml:space="preserve"> test </w:t>
      </w:r>
      <w:proofErr w:type="spellStart"/>
      <w:r>
        <w:t>edilen</w:t>
      </w:r>
      <w:proofErr w:type="spellEnd"/>
      <w:r>
        <w:t xml:space="preserve"> </w:t>
      </w:r>
      <w:proofErr w:type="spellStart"/>
      <w:r>
        <w:t>environmentlar</w:t>
      </w:r>
      <w:proofErr w:type="spellEnd"/>
      <w:r>
        <w:t xml:space="preserve"> </w:t>
      </w:r>
      <w:proofErr w:type="spellStart"/>
      <w:r>
        <w:t>farklı</w:t>
      </w:r>
      <w:proofErr w:type="spellEnd"/>
      <w:r>
        <w:t xml:space="preserve">. O </w:t>
      </w:r>
      <w:proofErr w:type="spellStart"/>
      <w:r>
        <w:t>environment’a</w:t>
      </w:r>
      <w:proofErr w:type="spellEnd"/>
      <w:r>
        <w:t xml:space="preserve"> fit </w:t>
      </w:r>
      <w:proofErr w:type="spellStart"/>
      <w:r>
        <w:t>ettikleri</w:t>
      </w:r>
      <w:proofErr w:type="spellEnd"/>
      <w:r>
        <w:t xml:space="preserve"> </w:t>
      </w:r>
      <w:proofErr w:type="spellStart"/>
      <w:r>
        <w:t>stratejiler</w:t>
      </w:r>
      <w:proofErr w:type="spellEnd"/>
      <w:r>
        <w:t xml:space="preserve"> </w:t>
      </w:r>
      <w:proofErr w:type="spellStart"/>
      <w:r>
        <w:t>çalışmayabilir</w:t>
      </w:r>
      <w:proofErr w:type="spellEnd"/>
      <w:r>
        <w:t xml:space="preserve">. </w:t>
      </w:r>
      <w:proofErr w:type="spellStart"/>
      <w:r>
        <w:t>Bunu</w:t>
      </w:r>
      <w:proofErr w:type="spellEnd"/>
      <w:r>
        <w:t xml:space="preserve"> </w:t>
      </w:r>
      <w:proofErr w:type="spellStart"/>
      <w:r>
        <w:t>yenebilmek</w:t>
      </w:r>
      <w:proofErr w:type="spellEnd"/>
      <w:r>
        <w:t xml:space="preserve"> </w:t>
      </w:r>
      <w:proofErr w:type="spellStart"/>
      <w:r>
        <w:t>için</w:t>
      </w:r>
      <w:proofErr w:type="spellEnd"/>
      <w:r>
        <w:t xml:space="preserve"> random parametrization </w:t>
      </w:r>
      <w:proofErr w:type="spellStart"/>
      <w:r>
        <w:t>kullandık</w:t>
      </w:r>
      <w:proofErr w:type="spellEnd"/>
      <w:r>
        <w:t xml:space="preserve">. </w:t>
      </w:r>
      <w:proofErr w:type="spellStart"/>
      <w:r>
        <w:t>Farklı</w:t>
      </w:r>
      <w:proofErr w:type="spellEnd"/>
      <w:r>
        <w:t xml:space="preserve"> </w:t>
      </w:r>
      <w:proofErr w:type="spellStart"/>
      <w:r>
        <w:t>farklı</w:t>
      </w:r>
      <w:proofErr w:type="spellEnd"/>
      <w:r>
        <w:t xml:space="preserve"> environment </w:t>
      </w:r>
      <w:proofErr w:type="spellStart"/>
      <w:r>
        <w:t>boyları</w:t>
      </w:r>
      <w:proofErr w:type="spellEnd"/>
      <w:r>
        <w:t xml:space="preserve">, </w:t>
      </w:r>
      <w:proofErr w:type="spellStart"/>
      <w:r>
        <w:t>radiusları</w:t>
      </w:r>
      <w:proofErr w:type="spellEnd"/>
      <w:r>
        <w:t xml:space="preserve">, </w:t>
      </w:r>
      <w:proofErr w:type="spellStart"/>
      <w:r>
        <w:t>coefficientları</w:t>
      </w:r>
      <w:proofErr w:type="spellEnd"/>
      <w:r>
        <w:t xml:space="preserve"> </w:t>
      </w:r>
      <w:proofErr w:type="spellStart"/>
      <w:r>
        <w:t>denedik</w:t>
      </w:r>
      <w:proofErr w:type="spellEnd"/>
      <w:r>
        <w:t xml:space="preserve">. </w:t>
      </w:r>
    </w:p>
    <w:p w14:paraId="2A2CE5E6" w14:textId="598A9B1C" w:rsidR="007D1629" w:rsidRPr="00055100" w:rsidRDefault="007D1629" w:rsidP="00A00391">
      <w:pPr>
        <w:jc w:val="both"/>
      </w:pPr>
      <w:r>
        <w:t xml:space="preserve">FARKLI </w:t>
      </w:r>
      <w:proofErr w:type="spellStart"/>
      <w:r>
        <w:t>FARKLI</w:t>
      </w:r>
      <w:proofErr w:type="spellEnd"/>
      <w:r>
        <w:t xml:space="preserve"> SIMULASYONLAR</w:t>
      </w:r>
    </w:p>
    <w:p w14:paraId="424B8E21" w14:textId="29002752" w:rsidR="00AF649B" w:rsidRDefault="00766664" w:rsidP="003A15CE">
      <w:pPr>
        <w:pStyle w:val="Heading1"/>
      </w:pPr>
      <w:bookmarkStart w:id="29" w:name="_Toc49510392"/>
      <w:r w:rsidRPr="00766664">
        <w:t>DISCUSSION</w:t>
      </w:r>
      <w:r w:rsidR="00C5338F">
        <w:t xml:space="preserve"> AND CONCLUSION</w:t>
      </w:r>
      <w:bookmarkEnd w:id="29"/>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55628D9B" w:rsidR="00ED659B" w:rsidRDefault="00A41A84" w:rsidP="00A00391">
      <w:pPr>
        <w:ind w:firstLine="360"/>
        <w:jc w:val="both"/>
      </w:pPr>
      <w:r>
        <w:t xml:space="preserve">Our results with epidemic simulation should be viewed as a proof of concept showing </w:t>
      </w:r>
      <w:proofErr w:type="spellStart"/>
      <w:proofErr w:type="gramStart"/>
      <w:r w:rsidR="00CD000B">
        <w:t>a</w:t>
      </w:r>
      <w:proofErr w:type="spellEnd"/>
      <w:proofErr w:type="gramEnd"/>
      <w:r w:rsidR="00CD000B">
        <w:t xml:space="preserve"> agent-based simulation with reinforcement learning can be </w:t>
      </w:r>
      <w:r w:rsidR="00FA4DD8">
        <w:t>used</w:t>
      </w:r>
      <w:r w:rsidR="00CD000B">
        <w:t xml:space="preserve"> to assist decision makers</w:t>
      </w:r>
      <w:r w:rsidR="008215BA">
        <w:t xml:space="preserve"> during the epidemic</w:t>
      </w:r>
      <w:r w:rsidR="0077114D">
        <w:t>.</w:t>
      </w:r>
    </w:p>
    <w:p w14:paraId="425F595B" w14:textId="49AC6EFA" w:rsidR="00FC150C" w:rsidRDefault="00FC150C" w:rsidP="00A00391">
      <w:pPr>
        <w:ind w:firstLine="360"/>
        <w:jc w:val="both"/>
      </w:pPr>
      <w:r>
        <w:t xml:space="preserve">Future work </w:t>
      </w:r>
      <w:proofErr w:type="spellStart"/>
      <w:r>
        <w:t>koy</w:t>
      </w:r>
      <w:proofErr w:type="spellEnd"/>
      <w:r>
        <w:t>.</w:t>
      </w:r>
    </w:p>
    <w:p w14:paraId="5754BCD3" w14:textId="08A6A690" w:rsidR="00A41A84" w:rsidRPr="00BE5D42" w:rsidRDefault="00ED659B" w:rsidP="00ED659B">
      <w:r>
        <w:br w:type="page"/>
      </w:r>
    </w:p>
    <w:p w14:paraId="72710A0E" w14:textId="160F1B79" w:rsidR="00AF649B" w:rsidRDefault="00766664" w:rsidP="003A15CE">
      <w:pPr>
        <w:pStyle w:val="Heading1"/>
      </w:pPr>
      <w:bookmarkStart w:id="30" w:name="_Toc49510393"/>
      <w:r w:rsidRPr="00766664">
        <w:lastRenderedPageBreak/>
        <w:t>REFERENCES</w:t>
      </w:r>
      <w:bookmarkEnd w:id="30"/>
    </w:p>
    <w:p w14:paraId="36DCEC1F" w14:textId="392EE7D6" w:rsidR="00CE4309" w:rsidRPr="00CE4309" w:rsidRDefault="00F5774A" w:rsidP="00CE4309">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CE4309" w:rsidRPr="00CE4309">
        <w:rPr>
          <w:rFonts w:cs="Times New Roman"/>
          <w:noProof/>
          <w:szCs w:val="24"/>
        </w:rPr>
        <w:t>[1]</w:t>
      </w:r>
      <w:r w:rsidR="00CE4309" w:rsidRPr="00CE4309">
        <w:rPr>
          <w:rFonts w:cs="Times New Roman"/>
          <w:noProof/>
          <w:szCs w:val="24"/>
        </w:rPr>
        <w:tab/>
        <w:t xml:space="preserve">N. S. Punn, S. K. Sonbhadra, and S. Agarwal, “COVID-19 Epidemic Analysis using Machine Learning and Deep Learning Algorithms,” </w:t>
      </w:r>
      <w:r w:rsidR="00CE4309" w:rsidRPr="00CE4309">
        <w:rPr>
          <w:rFonts w:cs="Times New Roman"/>
          <w:i/>
          <w:iCs/>
          <w:noProof/>
          <w:szCs w:val="24"/>
        </w:rPr>
        <w:t>medRxiv</w:t>
      </w:r>
      <w:r w:rsidR="00CE4309" w:rsidRPr="00CE4309">
        <w:rPr>
          <w:rFonts w:cs="Times New Roman"/>
          <w:noProof/>
          <w:szCs w:val="24"/>
        </w:rPr>
        <w:t>, p. 2020.04.08.20057679, 2020.</w:t>
      </w:r>
    </w:p>
    <w:p w14:paraId="545B31CF"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w:t>
      </w:r>
      <w:r w:rsidRPr="00CE4309">
        <w:rPr>
          <w:rFonts w:cs="Times New Roman"/>
          <w:noProof/>
          <w:szCs w:val="24"/>
        </w:rPr>
        <w:tab/>
        <w:t xml:space="preserve">A. Yañez, C. Hayes, and F. Glavin, “Towards the control of epidemic spread: Designing reinforcement learning environments,” </w:t>
      </w:r>
      <w:r w:rsidRPr="00CE4309">
        <w:rPr>
          <w:rFonts w:cs="Times New Roman"/>
          <w:i/>
          <w:iCs/>
          <w:noProof/>
          <w:szCs w:val="24"/>
        </w:rPr>
        <w:t>CEUR Workshop Proc.</w:t>
      </w:r>
      <w:r w:rsidRPr="00CE4309">
        <w:rPr>
          <w:rFonts w:cs="Times New Roman"/>
          <w:noProof/>
          <w:szCs w:val="24"/>
        </w:rPr>
        <w:t>, vol. 2563, pp. 188–199, 2019.</w:t>
      </w:r>
    </w:p>
    <w:p w14:paraId="4992B627"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w:t>
      </w:r>
      <w:r w:rsidRPr="00CE4309">
        <w:rPr>
          <w:rFonts w:cs="Times New Roman"/>
          <w:noProof/>
          <w:szCs w:val="24"/>
        </w:rPr>
        <w:tab/>
        <w:t xml:space="preserve">B. Baker </w:t>
      </w:r>
      <w:r w:rsidRPr="00CE4309">
        <w:rPr>
          <w:rFonts w:cs="Times New Roman"/>
          <w:i/>
          <w:iCs/>
          <w:noProof/>
          <w:szCs w:val="24"/>
        </w:rPr>
        <w:t>et al.</w:t>
      </w:r>
      <w:r w:rsidRPr="00CE4309">
        <w:rPr>
          <w:rFonts w:cs="Times New Roman"/>
          <w:noProof/>
          <w:szCs w:val="24"/>
        </w:rPr>
        <w:t>, “Emergent Tool Use From Multi-Agent Autocurricula,” 2019.</w:t>
      </w:r>
    </w:p>
    <w:p w14:paraId="1C62DBD9"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4]</w:t>
      </w:r>
      <w:r w:rsidRPr="00CE4309">
        <w:rPr>
          <w:rFonts w:cs="Times New Roman"/>
          <w:noProof/>
          <w:szCs w:val="24"/>
        </w:rPr>
        <w:tab/>
        <w:t xml:space="preserve">O. Bent, S. L. Remy, S. Roberts, and A. Walcott-Bryant, “Novel Exploration Techniques (NETs) for Malaria Policy Interventions,” </w:t>
      </w:r>
      <w:r w:rsidRPr="00CE4309">
        <w:rPr>
          <w:rFonts w:cs="Times New Roman"/>
          <w:i/>
          <w:iCs/>
          <w:noProof/>
          <w:szCs w:val="24"/>
        </w:rPr>
        <w:t>32nd AAAI Conf. Artif. Intell. AAAI 2018</w:t>
      </w:r>
      <w:r w:rsidRPr="00CE4309">
        <w:rPr>
          <w:rFonts w:cs="Times New Roman"/>
          <w:noProof/>
          <w:szCs w:val="24"/>
        </w:rPr>
        <w:t>, pp. 7735–7740, Dec. 2017.</w:t>
      </w:r>
    </w:p>
    <w:p w14:paraId="1798D9F8"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5]</w:t>
      </w:r>
      <w:r w:rsidRPr="00CE4309">
        <w:rPr>
          <w:rFonts w:cs="Times New Roman"/>
          <w:noProof/>
          <w:szCs w:val="24"/>
        </w:rPr>
        <w:tab/>
        <w:t xml:space="preserve">B. C. Perley, “Programming Language Maintenance,” in </w:t>
      </w:r>
      <w:r w:rsidRPr="00CE4309">
        <w:rPr>
          <w:rFonts w:cs="Times New Roman"/>
          <w:i/>
          <w:iCs/>
          <w:noProof/>
          <w:szCs w:val="24"/>
        </w:rPr>
        <w:t>Defying Maliseet Language Death</w:t>
      </w:r>
      <w:r w:rsidRPr="00CE4309">
        <w:rPr>
          <w:rFonts w:cs="Times New Roman"/>
          <w:noProof/>
          <w:szCs w:val="24"/>
        </w:rPr>
        <w:t>, UNP - Nebraska, 2017, pp. 63–84.</w:t>
      </w:r>
    </w:p>
    <w:p w14:paraId="5DEEB32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6]</w:t>
      </w:r>
      <w:r w:rsidRPr="00CE4309">
        <w:rPr>
          <w:rFonts w:cs="Times New Roman"/>
          <w:noProof/>
          <w:szCs w:val="24"/>
        </w:rPr>
        <w:tab/>
        <w:t xml:space="preserve">E. C. Mark S. Smolinski, Margaret A. Hamburg, and Joshua Lederberg,  on E. M. T. to H. in the 21st C. B. on Global, and H. I. of Medicine, </w:t>
      </w:r>
      <w:r w:rsidRPr="00CE4309">
        <w:rPr>
          <w:rFonts w:cs="Times New Roman"/>
          <w:i/>
          <w:iCs/>
          <w:noProof/>
          <w:szCs w:val="24"/>
        </w:rPr>
        <w:t>Microbial Threats to Health</w:t>
      </w:r>
      <w:r w:rsidRPr="00CE4309">
        <w:rPr>
          <w:rFonts w:cs="Times New Roman"/>
          <w:noProof/>
          <w:szCs w:val="24"/>
        </w:rPr>
        <w:t>. Washington, D.C.: National Academies Press, 2003.</w:t>
      </w:r>
    </w:p>
    <w:p w14:paraId="295C5BAE"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7]</w:t>
      </w:r>
      <w:r w:rsidRPr="00CE4309">
        <w:rPr>
          <w:rFonts w:cs="Times New Roman"/>
          <w:noProof/>
          <w:szCs w:val="24"/>
        </w:rPr>
        <w:tab/>
        <w:t xml:space="preserve">B. Zeigler, A. Muzy, and L. Yilmaz, “Artificial Intelligence in Modeling and Simulation,” in </w:t>
      </w:r>
      <w:r w:rsidRPr="00CE4309">
        <w:rPr>
          <w:rFonts w:cs="Times New Roman"/>
          <w:i/>
          <w:iCs/>
          <w:noProof/>
          <w:szCs w:val="24"/>
        </w:rPr>
        <w:t>Encyclopedia of Complexity and Systems Science</w:t>
      </w:r>
      <w:r w:rsidRPr="00CE4309">
        <w:rPr>
          <w:rFonts w:cs="Times New Roman"/>
          <w:noProof/>
          <w:szCs w:val="24"/>
        </w:rPr>
        <w:t>, New York, NY: Springer New York, 2009, pp. 344–368.</w:t>
      </w:r>
    </w:p>
    <w:p w14:paraId="5735DAA1"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8]</w:t>
      </w:r>
      <w:r w:rsidRPr="00CE4309">
        <w:rPr>
          <w:rFonts w:cs="Times New Roman"/>
          <w:noProof/>
          <w:szCs w:val="24"/>
        </w:rPr>
        <w:tab/>
        <w:t xml:space="preserve">B. Osiński </w:t>
      </w:r>
      <w:r w:rsidRPr="00CE4309">
        <w:rPr>
          <w:rFonts w:cs="Times New Roman"/>
          <w:i/>
          <w:iCs/>
          <w:noProof/>
          <w:szCs w:val="24"/>
        </w:rPr>
        <w:t>et al.</w:t>
      </w:r>
      <w:r w:rsidRPr="00CE4309">
        <w:rPr>
          <w:rFonts w:cs="Times New Roman"/>
          <w:noProof/>
          <w:szCs w:val="24"/>
        </w:rPr>
        <w:t>, “Simulation-based reinforcement learning for real-world autonomous driving,” 2019.</w:t>
      </w:r>
    </w:p>
    <w:p w14:paraId="48114A13"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9]</w:t>
      </w:r>
      <w:r w:rsidRPr="00CE4309">
        <w:rPr>
          <w:rFonts w:cs="Times New Roman"/>
          <w:noProof/>
          <w:szCs w:val="24"/>
        </w:rPr>
        <w:tab/>
        <w:t xml:space="preserve">Dietz and H. JAP, “Bernoulli was ahead of modern epidemiology,” </w:t>
      </w:r>
      <w:r w:rsidRPr="00CE4309">
        <w:rPr>
          <w:rFonts w:cs="Times New Roman"/>
          <w:i/>
          <w:iCs/>
          <w:noProof/>
          <w:szCs w:val="24"/>
        </w:rPr>
        <w:t>Nature</w:t>
      </w:r>
      <w:r w:rsidRPr="00CE4309">
        <w:rPr>
          <w:rFonts w:cs="Times New Roman"/>
          <w:noProof/>
          <w:szCs w:val="24"/>
        </w:rPr>
        <w:t>, 2000.</w:t>
      </w:r>
    </w:p>
    <w:p w14:paraId="5A5390D8"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0]</w:t>
      </w:r>
      <w:r w:rsidRPr="00CE4309">
        <w:rPr>
          <w:rFonts w:cs="Times New Roman"/>
          <w:noProof/>
          <w:szCs w:val="24"/>
        </w:rPr>
        <w:tab/>
        <w:t xml:space="preserve">Robert E. Serfling, “Summary for Policymakers,” in </w:t>
      </w:r>
      <w:r w:rsidRPr="00CE4309">
        <w:rPr>
          <w:rFonts w:cs="Times New Roman"/>
          <w:i/>
          <w:iCs/>
          <w:noProof/>
          <w:szCs w:val="24"/>
        </w:rPr>
        <w:t>Climate Change 2013 - The Physical Science Basis</w:t>
      </w:r>
      <w:r w:rsidRPr="00CE4309">
        <w:rPr>
          <w:rFonts w:cs="Times New Roman"/>
          <w:noProof/>
          <w:szCs w:val="24"/>
        </w:rPr>
        <w:t>, vol. 53, no. 9, Intergovernmental Panel on Climate Change, Ed. Cambridge: Cambridge University Press, 2019, pp. 1–30.</w:t>
      </w:r>
    </w:p>
    <w:p w14:paraId="52E8956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1]</w:t>
      </w:r>
      <w:r w:rsidRPr="00CE4309">
        <w:rPr>
          <w:rFonts w:cs="Times New Roman"/>
          <w:noProof/>
          <w:szCs w:val="24"/>
        </w:rPr>
        <w:tab/>
        <w:t xml:space="preserve">J. S. Koopman, “Emerging objectives and methods in epidemiology.,” </w:t>
      </w:r>
      <w:r w:rsidRPr="00CE4309">
        <w:rPr>
          <w:rFonts w:cs="Times New Roman"/>
          <w:i/>
          <w:iCs/>
          <w:noProof/>
          <w:szCs w:val="24"/>
        </w:rPr>
        <w:t>Am. J. Public Health</w:t>
      </w:r>
      <w:r w:rsidRPr="00CE4309">
        <w:rPr>
          <w:rFonts w:cs="Times New Roman"/>
          <w:noProof/>
          <w:szCs w:val="24"/>
        </w:rPr>
        <w:t>, vol. 86, no. 5, pp. 630–632, May 1996.</w:t>
      </w:r>
    </w:p>
    <w:p w14:paraId="3FB919BD"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2]</w:t>
      </w:r>
      <w:r w:rsidRPr="00CE4309">
        <w:rPr>
          <w:rFonts w:cs="Times New Roman"/>
          <w:noProof/>
          <w:szCs w:val="24"/>
        </w:rPr>
        <w:tab/>
        <w:t xml:space="preserve">S. A. Hofmeyr and S. Forrest, “Architecture for an artificial immune system.,” </w:t>
      </w:r>
      <w:r w:rsidRPr="00CE4309">
        <w:rPr>
          <w:rFonts w:cs="Times New Roman"/>
          <w:i/>
          <w:iCs/>
          <w:noProof/>
          <w:szCs w:val="24"/>
        </w:rPr>
        <w:t>Evol. Comput.</w:t>
      </w:r>
      <w:r w:rsidRPr="00CE4309">
        <w:rPr>
          <w:rFonts w:cs="Times New Roman"/>
          <w:noProof/>
          <w:szCs w:val="24"/>
        </w:rPr>
        <w:t>, vol. 8, no. 4, pp. 443–473, 2000.</w:t>
      </w:r>
    </w:p>
    <w:p w14:paraId="3B1D48C5"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3]</w:t>
      </w:r>
      <w:r w:rsidRPr="00CE4309">
        <w:rPr>
          <w:rFonts w:cs="Times New Roman"/>
          <w:noProof/>
          <w:szCs w:val="24"/>
        </w:rPr>
        <w:tab/>
        <w:t xml:space="preserve">M. Shatnawi, S. Lazarova-Molnar, and N. Zaki, “Modeling and simulation of epidemic spread: Recent advances,” </w:t>
      </w:r>
      <w:r w:rsidRPr="00CE4309">
        <w:rPr>
          <w:rFonts w:cs="Times New Roman"/>
          <w:i/>
          <w:iCs/>
          <w:noProof/>
          <w:szCs w:val="24"/>
        </w:rPr>
        <w:t>2013 9th Int. Conf. Innov. Inf. Technol. IIT 2013</w:t>
      </w:r>
      <w:r w:rsidRPr="00CE4309">
        <w:rPr>
          <w:rFonts w:cs="Times New Roman"/>
          <w:noProof/>
          <w:szCs w:val="24"/>
        </w:rPr>
        <w:t>, no. March, pp. 118–123, 2013.</w:t>
      </w:r>
    </w:p>
    <w:p w14:paraId="6D7D70A0"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4]</w:t>
      </w:r>
      <w:r w:rsidRPr="00CE4309">
        <w:rPr>
          <w:rFonts w:cs="Times New Roman"/>
          <w:noProof/>
          <w:szCs w:val="24"/>
        </w:rPr>
        <w:tab/>
        <w:t xml:space="preserve">S. Richard and A. G. Barto, “An introduction to reinforcement learning,” in </w:t>
      </w:r>
      <w:r w:rsidRPr="00CE4309">
        <w:rPr>
          <w:rFonts w:cs="Times New Roman"/>
          <w:i/>
          <w:iCs/>
          <w:noProof/>
          <w:szCs w:val="24"/>
        </w:rPr>
        <w:t>Reinforcement Learning: An introduction</w:t>
      </w:r>
      <w:r w:rsidRPr="00CE4309">
        <w:rPr>
          <w:rFonts w:cs="Times New Roman"/>
          <w:noProof/>
          <w:szCs w:val="24"/>
        </w:rPr>
        <w:t>, 1998, pp. 1–352.</w:t>
      </w:r>
    </w:p>
    <w:p w14:paraId="005699C6"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5]</w:t>
      </w:r>
      <w:r w:rsidRPr="00CE4309">
        <w:rPr>
          <w:rFonts w:cs="Times New Roman"/>
          <w:noProof/>
          <w:szCs w:val="24"/>
        </w:rPr>
        <w:tab/>
        <w:t xml:space="preserve">W. J. M. Probert </w:t>
      </w:r>
      <w:r w:rsidRPr="00CE4309">
        <w:rPr>
          <w:rFonts w:cs="Times New Roman"/>
          <w:i/>
          <w:iCs/>
          <w:noProof/>
          <w:szCs w:val="24"/>
        </w:rPr>
        <w:t>et al.</w:t>
      </w:r>
      <w:r w:rsidRPr="00CE4309">
        <w:rPr>
          <w:rFonts w:cs="Times New Roman"/>
          <w:noProof/>
          <w:szCs w:val="24"/>
        </w:rPr>
        <w:t xml:space="preserve">, “Context matters: using reinforcement learning to develop human-readable, state-dependent outbreak response policies,” </w:t>
      </w:r>
      <w:r w:rsidRPr="00CE4309">
        <w:rPr>
          <w:rFonts w:cs="Times New Roman"/>
          <w:i/>
          <w:iCs/>
          <w:noProof/>
          <w:szCs w:val="24"/>
        </w:rPr>
        <w:t>Philos. Trans. R. Soc. B Biol. Sci.</w:t>
      </w:r>
      <w:r w:rsidRPr="00CE4309">
        <w:rPr>
          <w:rFonts w:cs="Times New Roman"/>
          <w:noProof/>
          <w:szCs w:val="24"/>
        </w:rPr>
        <w:t>, vol. 374, no. 1776, p. 20180277, Jul. 2019.</w:t>
      </w:r>
    </w:p>
    <w:p w14:paraId="1555E6EC"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6]</w:t>
      </w:r>
      <w:r w:rsidRPr="00CE4309">
        <w:rPr>
          <w:rFonts w:cs="Times New Roman"/>
          <w:noProof/>
          <w:szCs w:val="24"/>
        </w:rPr>
        <w:tab/>
        <w:t xml:space="preserve">L. Simonsen, J. R. Gog, D. Olson, and C. Viboud, “Infectious disease surveillance in the big data era: Towards faster and locally relevant systems,” </w:t>
      </w:r>
      <w:r w:rsidRPr="00CE4309">
        <w:rPr>
          <w:rFonts w:cs="Times New Roman"/>
          <w:i/>
          <w:iCs/>
          <w:noProof/>
          <w:szCs w:val="24"/>
        </w:rPr>
        <w:t>J. Infect. Dis.</w:t>
      </w:r>
      <w:r w:rsidRPr="00CE4309">
        <w:rPr>
          <w:rFonts w:cs="Times New Roman"/>
          <w:noProof/>
          <w:szCs w:val="24"/>
        </w:rPr>
        <w:t>, vol. 214, no. Suppl 4, pp. S380–S385, 2016.</w:t>
      </w:r>
    </w:p>
    <w:p w14:paraId="1B88A2BC"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7]</w:t>
      </w:r>
      <w:r w:rsidRPr="00CE4309">
        <w:rPr>
          <w:rFonts w:cs="Times New Roman"/>
          <w:noProof/>
          <w:szCs w:val="24"/>
        </w:rPr>
        <w:tab/>
        <w:t xml:space="preserve">P. Leung and L. T. Tran, “Predicting shrimp disease occurrence: artificial neural networks vs. logistic regression,” </w:t>
      </w:r>
      <w:r w:rsidRPr="00CE4309">
        <w:rPr>
          <w:rFonts w:cs="Times New Roman"/>
          <w:i/>
          <w:iCs/>
          <w:noProof/>
          <w:szCs w:val="24"/>
        </w:rPr>
        <w:t>Aquaculture</w:t>
      </w:r>
      <w:r w:rsidRPr="00CE4309">
        <w:rPr>
          <w:rFonts w:cs="Times New Roman"/>
          <w:noProof/>
          <w:szCs w:val="24"/>
        </w:rPr>
        <w:t>, vol. 187, no. 1–2, pp. 35–49, Jul. 2000.</w:t>
      </w:r>
    </w:p>
    <w:p w14:paraId="63D7D494"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8]</w:t>
      </w:r>
      <w:r w:rsidRPr="00CE4309">
        <w:rPr>
          <w:rFonts w:cs="Times New Roman"/>
          <w:noProof/>
          <w:szCs w:val="24"/>
        </w:rPr>
        <w:tab/>
        <w:t xml:space="preserve">K. T. D. Eames and M. J. Keeling, “Contact tracing and disease control,” </w:t>
      </w:r>
      <w:r w:rsidRPr="00CE4309">
        <w:rPr>
          <w:rFonts w:cs="Times New Roman"/>
          <w:i/>
          <w:iCs/>
          <w:noProof/>
          <w:szCs w:val="24"/>
        </w:rPr>
        <w:t>Proc. R. Soc. B Biol. Sci.</w:t>
      </w:r>
      <w:r w:rsidRPr="00CE4309">
        <w:rPr>
          <w:rFonts w:cs="Times New Roman"/>
          <w:noProof/>
          <w:szCs w:val="24"/>
        </w:rPr>
        <w:t>, vol. 270, no. 1533, pp. 2565–2571, 2003.</w:t>
      </w:r>
    </w:p>
    <w:p w14:paraId="6A030C5A"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9]</w:t>
      </w:r>
      <w:r w:rsidRPr="00CE4309">
        <w:rPr>
          <w:rFonts w:cs="Times New Roman"/>
          <w:noProof/>
          <w:szCs w:val="24"/>
        </w:rPr>
        <w:tab/>
        <w:t xml:space="preserve">R. Patel, I. M. Longini, and M. E. Halloran, “Finding optimal vaccination strategies for pandemic influenza using genetic algorithms,” </w:t>
      </w:r>
      <w:r w:rsidRPr="00CE4309">
        <w:rPr>
          <w:rFonts w:cs="Times New Roman"/>
          <w:i/>
          <w:iCs/>
          <w:noProof/>
          <w:szCs w:val="24"/>
        </w:rPr>
        <w:t>J. Theor. Biol.</w:t>
      </w:r>
      <w:r w:rsidRPr="00CE4309">
        <w:rPr>
          <w:rFonts w:cs="Times New Roman"/>
          <w:noProof/>
          <w:szCs w:val="24"/>
        </w:rPr>
        <w:t>, vol. 234, no. 2, pp. 201–212, 2005.</w:t>
      </w:r>
    </w:p>
    <w:p w14:paraId="11FDC9B1"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lastRenderedPageBreak/>
        <w:t>[20]</w:t>
      </w:r>
      <w:r w:rsidRPr="00CE4309">
        <w:rPr>
          <w:rFonts w:cs="Times New Roman"/>
          <w:noProof/>
          <w:szCs w:val="24"/>
        </w:rPr>
        <w:tab/>
        <w:t xml:space="preserve">P. Libin </w:t>
      </w:r>
      <w:r w:rsidRPr="00CE4309">
        <w:rPr>
          <w:rFonts w:cs="Times New Roman"/>
          <w:i/>
          <w:iCs/>
          <w:noProof/>
          <w:szCs w:val="24"/>
        </w:rPr>
        <w:t>et al.</w:t>
      </w:r>
      <w:r w:rsidRPr="00CE4309">
        <w:rPr>
          <w:rFonts w:cs="Times New Roman"/>
          <w:noProof/>
          <w:szCs w:val="24"/>
        </w:rPr>
        <w:t xml:space="preserve">, </w:t>
      </w:r>
      <w:r w:rsidRPr="00CE4309">
        <w:rPr>
          <w:rFonts w:cs="Times New Roman"/>
          <w:i/>
          <w:iCs/>
          <w:noProof/>
          <w:szCs w:val="24"/>
        </w:rPr>
        <w:t>Machine Learning and Knowledge Discovery in Databases</w:t>
      </w:r>
      <w:r w:rsidRPr="00CE4309">
        <w:rPr>
          <w:rFonts w:cs="Times New Roman"/>
          <w:noProof/>
          <w:szCs w:val="24"/>
        </w:rPr>
        <w:t>, vol. 11053, no. June. Cham: Springer International Publishing, 2019.</w:t>
      </w:r>
    </w:p>
    <w:p w14:paraId="502F3B7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1]</w:t>
      </w:r>
      <w:r w:rsidRPr="00CE4309">
        <w:rPr>
          <w:rFonts w:cs="Times New Roman"/>
          <w:noProof/>
          <w:szCs w:val="24"/>
        </w:rPr>
        <w:tab/>
        <w:t>T. Alamo, D. G. Reina, and P. Millán, “Data-Driven Methods to Monitor, Model, Forecast and Control Covid-19 Pandemic: Leveraging Data Science, Epidemiology and Control Theory,” pp. 1–65, Jun. 2020.</w:t>
      </w:r>
    </w:p>
    <w:p w14:paraId="3F09AFA8"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2]</w:t>
      </w:r>
      <w:r w:rsidRPr="00CE4309">
        <w:rPr>
          <w:rFonts w:cs="Times New Roman"/>
          <w:noProof/>
          <w:szCs w:val="24"/>
        </w:rPr>
        <w:tab/>
        <w:t>K. Zhang, Z. Yang, and T. Başar, “Multi-Agent Reinforcement Learning: A Selective Overview of Theories and Algorithms,” pp. 1–72, Nov. 2019.</w:t>
      </w:r>
    </w:p>
    <w:p w14:paraId="71A48EEE"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3]</w:t>
      </w:r>
      <w:r w:rsidRPr="00CE4309">
        <w:rPr>
          <w:rFonts w:cs="Times New Roman"/>
          <w:noProof/>
          <w:szCs w:val="24"/>
        </w:rPr>
        <w:tab/>
        <w:t xml:space="preserve">OpenAI </w:t>
      </w:r>
      <w:r w:rsidRPr="00CE4309">
        <w:rPr>
          <w:rFonts w:cs="Times New Roman"/>
          <w:i/>
          <w:iCs/>
          <w:noProof/>
          <w:szCs w:val="24"/>
        </w:rPr>
        <w:t>et al.</w:t>
      </w:r>
      <w:r w:rsidRPr="00CE4309">
        <w:rPr>
          <w:rFonts w:cs="Times New Roman"/>
          <w:noProof/>
          <w:szCs w:val="24"/>
        </w:rPr>
        <w:t>, “Dota 2 with Large Scale Deep Reinforcement Learning,” Dec. 2019.</w:t>
      </w:r>
    </w:p>
    <w:p w14:paraId="510C2490"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4]</w:t>
      </w:r>
      <w:r w:rsidRPr="00CE4309">
        <w:rPr>
          <w:rFonts w:cs="Times New Roman"/>
          <w:noProof/>
          <w:szCs w:val="24"/>
        </w:rPr>
        <w:tab/>
        <w:t xml:space="preserve">L. Busoniu, R. Babuska, and B. De Schutter, “A Comprehensive Survey of Multiagent Reinforcement Learning,” </w:t>
      </w:r>
      <w:r w:rsidRPr="00CE4309">
        <w:rPr>
          <w:rFonts w:cs="Times New Roman"/>
          <w:i/>
          <w:iCs/>
          <w:noProof/>
          <w:szCs w:val="24"/>
        </w:rPr>
        <w:t>IEEE Trans. Syst. Man, Cybern. Part C (Applications Rev.</w:t>
      </w:r>
      <w:r w:rsidRPr="00CE4309">
        <w:rPr>
          <w:rFonts w:cs="Times New Roman"/>
          <w:noProof/>
          <w:szCs w:val="24"/>
        </w:rPr>
        <w:t>, vol. 38, no. 2, pp. 156–172, Mar. 2008.</w:t>
      </w:r>
    </w:p>
    <w:p w14:paraId="59E39BED"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5]</w:t>
      </w:r>
      <w:r w:rsidRPr="00CE4309">
        <w:rPr>
          <w:rFonts w:cs="Times New Roman"/>
          <w:noProof/>
          <w:szCs w:val="24"/>
        </w:rPr>
        <w:tab/>
        <w:t xml:space="preserve">J. Z. Leibo, V. Zambaldi, M. Lanctot, J. Marecki, and T. Graepel, “Multi-agent reinforcement learning in sequential social dilemmas,” </w:t>
      </w:r>
      <w:r w:rsidRPr="00CE4309">
        <w:rPr>
          <w:rFonts w:cs="Times New Roman"/>
          <w:i/>
          <w:iCs/>
          <w:noProof/>
          <w:szCs w:val="24"/>
        </w:rPr>
        <w:t>Proc. Int. Jt. Conf. Auton. Agents Multiagent Syst. AAMAS</w:t>
      </w:r>
      <w:r w:rsidRPr="00CE4309">
        <w:rPr>
          <w:rFonts w:cs="Times New Roman"/>
          <w:noProof/>
          <w:szCs w:val="24"/>
        </w:rPr>
        <w:t>, vol. 1, pp. 464–473, 2017.</w:t>
      </w:r>
    </w:p>
    <w:p w14:paraId="0BE1B75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6]</w:t>
      </w:r>
      <w:r w:rsidRPr="00CE4309">
        <w:rPr>
          <w:rFonts w:cs="Times New Roman"/>
          <w:noProof/>
          <w:szCs w:val="24"/>
        </w:rPr>
        <w:tab/>
        <w:t xml:space="preserve">J. W. Lee, J. Park, J. O, J. Lee, and E. Hong, “A multiagent approach to Q-learning for daily stock trading,” </w:t>
      </w:r>
      <w:r w:rsidRPr="00CE4309">
        <w:rPr>
          <w:rFonts w:cs="Times New Roman"/>
          <w:i/>
          <w:iCs/>
          <w:noProof/>
          <w:szCs w:val="24"/>
        </w:rPr>
        <w:t>IEEE Trans. Syst. Man, Cybern. Part ASystems Humans</w:t>
      </w:r>
      <w:r w:rsidRPr="00CE4309">
        <w:rPr>
          <w:rFonts w:cs="Times New Roman"/>
          <w:noProof/>
          <w:szCs w:val="24"/>
        </w:rPr>
        <w:t>, vol. 37, no. 6, pp. 864–877, 2007.</w:t>
      </w:r>
    </w:p>
    <w:p w14:paraId="6D43D2E1"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7]</w:t>
      </w:r>
      <w:r w:rsidRPr="00CE4309">
        <w:rPr>
          <w:rFonts w:cs="Times New Roman"/>
          <w:noProof/>
          <w:szCs w:val="24"/>
        </w:rPr>
        <w:tab/>
        <w:t xml:space="preserve">S. Padakandla, P. K. J, and S. Bhatnagar, “Reinforcement Learning in Non-Stationary Environments,” </w:t>
      </w:r>
      <w:r w:rsidRPr="00CE4309">
        <w:rPr>
          <w:rFonts w:cs="Times New Roman"/>
          <w:i/>
          <w:iCs/>
          <w:noProof/>
          <w:szCs w:val="24"/>
        </w:rPr>
        <w:t>Appl. Intell.</w:t>
      </w:r>
      <w:r w:rsidRPr="00CE4309">
        <w:rPr>
          <w:rFonts w:cs="Times New Roman"/>
          <w:noProof/>
          <w:szCs w:val="24"/>
        </w:rPr>
        <w:t>, May 2019.</w:t>
      </w:r>
    </w:p>
    <w:p w14:paraId="5DFE041D"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8]</w:t>
      </w:r>
      <w:r w:rsidRPr="00CE4309">
        <w:rPr>
          <w:rFonts w:cs="Times New Roman"/>
          <w:noProof/>
          <w:szCs w:val="24"/>
        </w:rPr>
        <w:tab/>
        <w:t xml:space="preserve">P. Hernandez-Leal, B. Kartal, and M. E. Taylor, “A Survey and Critique of Multiagent Deep Reinforcement Learning,” </w:t>
      </w:r>
      <w:r w:rsidRPr="00CE4309">
        <w:rPr>
          <w:rFonts w:cs="Times New Roman"/>
          <w:i/>
          <w:iCs/>
          <w:noProof/>
          <w:szCs w:val="24"/>
        </w:rPr>
        <w:t>Auton. Agent. Multi. Agent. Syst.</w:t>
      </w:r>
      <w:r w:rsidRPr="00CE4309">
        <w:rPr>
          <w:rFonts w:cs="Times New Roman"/>
          <w:noProof/>
          <w:szCs w:val="24"/>
        </w:rPr>
        <w:t>, vol. 33, no. 6, pp. 750–797, Oct. 2018.</w:t>
      </w:r>
    </w:p>
    <w:p w14:paraId="74F0A878"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9]</w:t>
      </w:r>
      <w:r w:rsidRPr="00CE4309">
        <w:rPr>
          <w:rFonts w:cs="Times New Roman"/>
          <w:noProof/>
          <w:szCs w:val="24"/>
        </w:rPr>
        <w:tab/>
        <w:t xml:space="preserve">L. Panait and S. Luke, “Cooperative Multi-Agent Learning: The State of the Art,” </w:t>
      </w:r>
      <w:r w:rsidRPr="00CE4309">
        <w:rPr>
          <w:rFonts w:cs="Times New Roman"/>
          <w:i/>
          <w:iCs/>
          <w:noProof/>
          <w:szCs w:val="24"/>
        </w:rPr>
        <w:t>Auton. Agent. Multi. Agent. Syst.</w:t>
      </w:r>
      <w:r w:rsidRPr="00CE4309">
        <w:rPr>
          <w:rFonts w:cs="Times New Roman"/>
          <w:noProof/>
          <w:szCs w:val="24"/>
        </w:rPr>
        <w:t>, vol. 11, no. 3, pp. 387–434, Nov. 2005.</w:t>
      </w:r>
    </w:p>
    <w:p w14:paraId="4F7BFEED"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0]</w:t>
      </w:r>
      <w:r w:rsidRPr="00CE4309">
        <w:rPr>
          <w:rFonts w:cs="Times New Roman"/>
          <w:noProof/>
          <w:szCs w:val="24"/>
        </w:rPr>
        <w:tab/>
        <w:t xml:space="preserve">R. F. Denison and K. Muller, “The evolution of cooperation,” </w:t>
      </w:r>
      <w:r w:rsidRPr="00CE4309">
        <w:rPr>
          <w:rFonts w:cs="Times New Roman"/>
          <w:i/>
          <w:iCs/>
          <w:noProof/>
          <w:szCs w:val="24"/>
        </w:rPr>
        <w:t>Scientist</w:t>
      </w:r>
      <w:r w:rsidRPr="00CE4309">
        <w:rPr>
          <w:rFonts w:cs="Times New Roman"/>
          <w:noProof/>
          <w:szCs w:val="24"/>
        </w:rPr>
        <w:t>, vol. 30, no. 1, 2016.</w:t>
      </w:r>
    </w:p>
    <w:p w14:paraId="62EFA356"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1]</w:t>
      </w:r>
      <w:r w:rsidRPr="00CE4309">
        <w:rPr>
          <w:rFonts w:cs="Times New Roman"/>
          <w:noProof/>
          <w:szCs w:val="24"/>
        </w:rPr>
        <w:tab/>
        <w:t xml:space="preserve">P. Stone and M. Veloso, “Multiagent Systems : A Survey from a Machine Learning Perspective 1 Introduction 2 Multiagent Systems,” </w:t>
      </w:r>
      <w:r w:rsidRPr="00CE4309">
        <w:rPr>
          <w:rFonts w:cs="Times New Roman"/>
          <w:i/>
          <w:iCs/>
          <w:noProof/>
          <w:szCs w:val="24"/>
        </w:rPr>
        <w:t>Auton. Robots</w:t>
      </w:r>
      <w:r w:rsidRPr="00CE4309">
        <w:rPr>
          <w:rFonts w:cs="Times New Roman"/>
          <w:noProof/>
          <w:szCs w:val="24"/>
        </w:rPr>
        <w:t>, vol. 8, no. 3, pp. 345–383, 1997.</w:t>
      </w:r>
    </w:p>
    <w:p w14:paraId="1E5A00E5"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2]</w:t>
      </w:r>
      <w:r w:rsidRPr="00CE4309">
        <w:rPr>
          <w:rFonts w:cs="Times New Roman"/>
          <w:noProof/>
          <w:szCs w:val="24"/>
        </w:rPr>
        <w:tab/>
        <w:t xml:space="preserve">E. H. Durfee, V. R. Lesser, and D. D. Corkill, “Coherent Cooperation Among Communicating Problem Solvers,” </w:t>
      </w:r>
      <w:r w:rsidRPr="00CE4309">
        <w:rPr>
          <w:rFonts w:cs="Times New Roman"/>
          <w:i/>
          <w:iCs/>
          <w:noProof/>
          <w:szCs w:val="24"/>
        </w:rPr>
        <w:t>IEEE Trans. Comput.</w:t>
      </w:r>
      <w:r w:rsidRPr="00CE4309">
        <w:rPr>
          <w:rFonts w:cs="Times New Roman"/>
          <w:noProof/>
          <w:szCs w:val="24"/>
        </w:rPr>
        <w:t>, vol. C–36, no. 11, pp. 1275–1291, Nov. 1987.</w:t>
      </w:r>
    </w:p>
    <w:p w14:paraId="7DE1252F"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3]</w:t>
      </w:r>
      <w:r w:rsidRPr="00CE4309">
        <w:rPr>
          <w:rFonts w:cs="Times New Roman"/>
          <w:noProof/>
          <w:szCs w:val="24"/>
        </w:rPr>
        <w:tab/>
        <w:t xml:space="preserve">D. Silver, G. Lever, N. Heess, T. Degris, D. Wierstra, and M. Riedmiller, “Deterministic policy gradient algorithms,” </w:t>
      </w:r>
      <w:r w:rsidRPr="00CE4309">
        <w:rPr>
          <w:rFonts w:cs="Times New Roman"/>
          <w:i/>
          <w:iCs/>
          <w:noProof/>
          <w:szCs w:val="24"/>
        </w:rPr>
        <w:t>31st Int. Conf. Mach. Learn. ICML 2014</w:t>
      </w:r>
      <w:r w:rsidRPr="00CE4309">
        <w:rPr>
          <w:rFonts w:cs="Times New Roman"/>
          <w:noProof/>
          <w:szCs w:val="24"/>
        </w:rPr>
        <w:t>, vol. 1, pp. 605–619, 2014.</w:t>
      </w:r>
    </w:p>
    <w:p w14:paraId="415C6DAA"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4]</w:t>
      </w:r>
      <w:r w:rsidRPr="00CE4309">
        <w:rPr>
          <w:rFonts w:cs="Times New Roman"/>
          <w:noProof/>
          <w:szCs w:val="24"/>
        </w:rPr>
        <w:tab/>
        <w:t xml:space="preserve">T. Haarnoja, A. Zhou, P. Abbeel, and S. Levine, “Soft Actor-Critic: Off-Policy Maximum Entropy Deep Reinforcement Learning with a Stochastic Actor,” </w:t>
      </w:r>
      <w:r w:rsidRPr="00CE4309">
        <w:rPr>
          <w:rFonts w:cs="Times New Roman"/>
          <w:i/>
          <w:iCs/>
          <w:noProof/>
          <w:szCs w:val="24"/>
        </w:rPr>
        <w:t>35th Int. Conf. Mach. Learn. ICML 2018</w:t>
      </w:r>
      <w:r w:rsidRPr="00CE4309">
        <w:rPr>
          <w:rFonts w:cs="Times New Roman"/>
          <w:noProof/>
          <w:szCs w:val="24"/>
        </w:rPr>
        <w:t>, vol. 5, pp. 2976–2989, Jan. 2018.</w:t>
      </w:r>
    </w:p>
    <w:p w14:paraId="11E7FAB0"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5]</w:t>
      </w:r>
      <w:r w:rsidRPr="00CE4309">
        <w:rPr>
          <w:rFonts w:cs="Times New Roman"/>
          <w:noProof/>
          <w:szCs w:val="24"/>
        </w:rPr>
        <w:tab/>
        <w:t xml:space="preserve">T. Haarnoja </w:t>
      </w:r>
      <w:r w:rsidRPr="00CE4309">
        <w:rPr>
          <w:rFonts w:cs="Times New Roman"/>
          <w:i/>
          <w:iCs/>
          <w:noProof/>
          <w:szCs w:val="24"/>
        </w:rPr>
        <w:t>et al.</w:t>
      </w:r>
      <w:r w:rsidRPr="00CE4309">
        <w:rPr>
          <w:rFonts w:cs="Times New Roman"/>
          <w:noProof/>
          <w:szCs w:val="24"/>
        </w:rPr>
        <w:t>, “Soft Actor-Critic Algorithms and Applications,” 2018.</w:t>
      </w:r>
    </w:p>
    <w:p w14:paraId="0B88E2F2"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6]</w:t>
      </w:r>
      <w:r w:rsidRPr="00CE4309">
        <w:rPr>
          <w:rFonts w:cs="Times New Roman"/>
          <w:noProof/>
          <w:szCs w:val="24"/>
        </w:rPr>
        <w:tab/>
        <w:t>J. Schulman, F. Wolski, P. Dhariwal, A. Radford, and O. Klimov, “Proximal Policy Optimization Algorithms,” pp. 1–12, Jul. 2017.</w:t>
      </w:r>
    </w:p>
    <w:p w14:paraId="1D770973"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7]</w:t>
      </w:r>
      <w:r w:rsidRPr="00CE4309">
        <w:rPr>
          <w:rFonts w:cs="Times New Roman"/>
          <w:noProof/>
          <w:szCs w:val="24"/>
        </w:rPr>
        <w:tab/>
        <w:t xml:space="preserve">M. Johnson, K. Hofmann, T. Hutton, and D. Bignell, “The malmo platform for artificial intelligence experimentation,” </w:t>
      </w:r>
      <w:r w:rsidRPr="00CE4309">
        <w:rPr>
          <w:rFonts w:cs="Times New Roman"/>
          <w:i/>
          <w:iCs/>
          <w:noProof/>
          <w:szCs w:val="24"/>
        </w:rPr>
        <w:t>IJCAI Int. Jt. Conf. Artif. Intell.</w:t>
      </w:r>
      <w:r w:rsidRPr="00CE4309">
        <w:rPr>
          <w:rFonts w:cs="Times New Roman"/>
          <w:noProof/>
          <w:szCs w:val="24"/>
        </w:rPr>
        <w:t>, vol. 2016-January, pp. 4246–4247, 2016.</w:t>
      </w:r>
    </w:p>
    <w:p w14:paraId="7AB248B5"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8]</w:t>
      </w:r>
      <w:r w:rsidRPr="00CE4309">
        <w:rPr>
          <w:rFonts w:cs="Times New Roman"/>
          <w:noProof/>
          <w:szCs w:val="24"/>
        </w:rPr>
        <w:tab/>
        <w:t xml:space="preserve">M. G. Bellemare, Y. Naddaf, J. Veness, and M. Bowling, “The Arcade Learning Environment: An Evaluation Platform for General Agents,” </w:t>
      </w:r>
      <w:r w:rsidRPr="00CE4309">
        <w:rPr>
          <w:rFonts w:cs="Times New Roman"/>
          <w:i/>
          <w:iCs/>
          <w:noProof/>
          <w:szCs w:val="24"/>
        </w:rPr>
        <w:t>J. Artif. Intell. Res.</w:t>
      </w:r>
      <w:r w:rsidRPr="00CE4309">
        <w:rPr>
          <w:rFonts w:cs="Times New Roman"/>
          <w:noProof/>
          <w:szCs w:val="24"/>
        </w:rPr>
        <w:t>, vol. 47, pp. 253–279, Jul. 2012.</w:t>
      </w:r>
    </w:p>
    <w:p w14:paraId="249C2FF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9]</w:t>
      </w:r>
      <w:r w:rsidRPr="00CE4309">
        <w:rPr>
          <w:rFonts w:cs="Times New Roman"/>
          <w:noProof/>
          <w:szCs w:val="24"/>
        </w:rPr>
        <w:tab/>
        <w:t xml:space="preserve">G. Brockman </w:t>
      </w:r>
      <w:r w:rsidRPr="00CE4309">
        <w:rPr>
          <w:rFonts w:cs="Times New Roman"/>
          <w:i/>
          <w:iCs/>
          <w:noProof/>
          <w:szCs w:val="24"/>
        </w:rPr>
        <w:t>et al.</w:t>
      </w:r>
      <w:r w:rsidRPr="00CE4309">
        <w:rPr>
          <w:rFonts w:cs="Times New Roman"/>
          <w:noProof/>
          <w:szCs w:val="24"/>
        </w:rPr>
        <w:t>, “OpenAI Gym,” pp. 1–4, Jun. 2016.</w:t>
      </w:r>
    </w:p>
    <w:p w14:paraId="16E97D23"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lastRenderedPageBreak/>
        <w:t>[40]</w:t>
      </w:r>
      <w:r w:rsidRPr="00CE4309">
        <w:rPr>
          <w:rFonts w:cs="Times New Roman"/>
          <w:noProof/>
          <w:szCs w:val="24"/>
        </w:rPr>
        <w:tab/>
        <w:t xml:space="preserve">Y. Song </w:t>
      </w:r>
      <w:r w:rsidRPr="00CE4309">
        <w:rPr>
          <w:rFonts w:cs="Times New Roman"/>
          <w:i/>
          <w:iCs/>
          <w:noProof/>
          <w:szCs w:val="24"/>
        </w:rPr>
        <w:t>et al.</w:t>
      </w:r>
      <w:r w:rsidRPr="00CE4309">
        <w:rPr>
          <w:rFonts w:cs="Times New Roman"/>
          <w:noProof/>
          <w:szCs w:val="24"/>
        </w:rPr>
        <w:t>, “Arena: A General Evaluation Platform and Building Toolkit for Multi-Agent Intelligence,” no. 1, May 2019.</w:t>
      </w:r>
    </w:p>
    <w:p w14:paraId="16727019"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41]</w:t>
      </w:r>
      <w:r w:rsidRPr="00CE4309">
        <w:rPr>
          <w:rFonts w:cs="Times New Roman"/>
          <w:noProof/>
          <w:szCs w:val="24"/>
        </w:rPr>
        <w:tab/>
        <w:t xml:space="preserve">A. Juliani </w:t>
      </w:r>
      <w:r w:rsidRPr="00CE4309">
        <w:rPr>
          <w:rFonts w:cs="Times New Roman"/>
          <w:i/>
          <w:iCs/>
          <w:noProof/>
          <w:szCs w:val="24"/>
        </w:rPr>
        <w:t>et al.</w:t>
      </w:r>
      <w:r w:rsidRPr="00CE4309">
        <w:rPr>
          <w:rFonts w:cs="Times New Roman"/>
          <w:noProof/>
          <w:szCs w:val="24"/>
        </w:rPr>
        <w:t>, “Unity: A General Platform for Intelligent Agents,” pp. 1–28, Sep. 2018.</w:t>
      </w:r>
    </w:p>
    <w:p w14:paraId="3F433464" w14:textId="77777777" w:rsidR="00CE4309" w:rsidRPr="00CE4309" w:rsidRDefault="00CE4309" w:rsidP="00CE4309">
      <w:pPr>
        <w:widowControl w:val="0"/>
        <w:autoSpaceDE w:val="0"/>
        <w:autoSpaceDN w:val="0"/>
        <w:adjustRightInd w:val="0"/>
        <w:spacing w:line="240" w:lineRule="auto"/>
        <w:ind w:left="640" w:hanging="640"/>
        <w:rPr>
          <w:rFonts w:cs="Times New Roman"/>
          <w:noProof/>
        </w:rPr>
      </w:pPr>
      <w:r w:rsidRPr="00CE4309">
        <w:rPr>
          <w:rFonts w:cs="Times New Roman"/>
          <w:noProof/>
          <w:szCs w:val="24"/>
        </w:rPr>
        <w:t>[42]</w:t>
      </w:r>
      <w:r w:rsidRPr="00CE4309">
        <w:rPr>
          <w:rFonts w:cs="Times New Roman"/>
          <w:noProof/>
          <w:szCs w:val="24"/>
        </w:rPr>
        <w:tab/>
        <w:t xml:space="preserve">D. Pathak, P. Agrawal, A. A. Efros, and T. Darrell, “Curiosity-Driven Exploration by Self-Supervised Prediction,” in </w:t>
      </w:r>
      <w:r w:rsidRPr="00CE4309">
        <w:rPr>
          <w:rFonts w:cs="Times New Roman"/>
          <w:i/>
          <w:iCs/>
          <w:noProof/>
          <w:szCs w:val="24"/>
        </w:rPr>
        <w:t>2017 IEEE Conference on Computer Vision and Pattern Recognition Workshops (CVPRW)</w:t>
      </w:r>
      <w:r w:rsidRPr="00CE4309">
        <w:rPr>
          <w:rFonts w:cs="Times New Roman"/>
          <w:noProof/>
          <w:szCs w:val="24"/>
        </w:rPr>
        <w:t>, 2017, vol. 2017-July, pp. 488–489.</w:t>
      </w:r>
    </w:p>
    <w:p w14:paraId="5C9DA974" w14:textId="516377D3" w:rsidR="00F5774A" w:rsidRPr="00F5774A" w:rsidRDefault="00F5774A" w:rsidP="00F5774A">
      <w:r>
        <w:fldChar w:fldCharType="end"/>
      </w:r>
    </w:p>
    <w:p w14:paraId="2F54BC16" w14:textId="2F1BDBF1" w:rsidR="00AF649B" w:rsidRPr="00AF649B" w:rsidRDefault="00AF649B" w:rsidP="003A15CE">
      <w:pPr>
        <w:pStyle w:val="Heading1"/>
      </w:pPr>
      <w:bookmarkStart w:id="31" w:name="_Toc49510394"/>
      <w:r w:rsidRPr="00766664">
        <w:t>Appendix</w:t>
      </w:r>
      <w:bookmarkEnd w:id="31"/>
    </w:p>
    <w:sectPr w:rsidR="00AF649B" w:rsidRPr="00AF649B" w:rsidSect="00DB5027">
      <w:headerReference w:type="default" r:id="rId25"/>
      <w:footerReference w:type="default" r:id="rId26"/>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EAF728" w14:textId="77777777" w:rsidR="004E62D7" w:rsidRDefault="004E62D7" w:rsidP="00187483">
      <w:pPr>
        <w:spacing w:after="0" w:line="240" w:lineRule="auto"/>
      </w:pPr>
      <w:r>
        <w:separator/>
      </w:r>
    </w:p>
  </w:endnote>
  <w:endnote w:type="continuationSeparator" w:id="0">
    <w:p w14:paraId="6153043D" w14:textId="77777777" w:rsidR="004E62D7" w:rsidRDefault="004E62D7"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8B5CB8" w:rsidRDefault="008B5C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8B5CB8" w:rsidRDefault="008B5C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224F82" w14:textId="77777777" w:rsidR="004E62D7" w:rsidRDefault="004E62D7" w:rsidP="00187483">
      <w:pPr>
        <w:spacing w:after="0" w:line="240" w:lineRule="auto"/>
      </w:pPr>
      <w:r>
        <w:separator/>
      </w:r>
    </w:p>
  </w:footnote>
  <w:footnote w:type="continuationSeparator" w:id="0">
    <w:p w14:paraId="631AA61F" w14:textId="77777777" w:rsidR="004E62D7" w:rsidRDefault="004E62D7"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8B5CB8" w:rsidRDefault="008B5CB8"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8B5CB8" w:rsidRDefault="008B5CB8"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8B5CB8" w:rsidRDefault="008B5CB8"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3E64E6"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8B5CB8" w:rsidRDefault="008B5C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D6120044"/>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7024"/>
    <w:rsid w:val="000142FD"/>
    <w:rsid w:val="000165E0"/>
    <w:rsid w:val="00016B44"/>
    <w:rsid w:val="00017D42"/>
    <w:rsid w:val="0002635B"/>
    <w:rsid w:val="000302AB"/>
    <w:rsid w:val="000304AD"/>
    <w:rsid w:val="00033DD3"/>
    <w:rsid w:val="00036139"/>
    <w:rsid w:val="00036D42"/>
    <w:rsid w:val="00041423"/>
    <w:rsid w:val="00041BB8"/>
    <w:rsid w:val="00041C94"/>
    <w:rsid w:val="00042781"/>
    <w:rsid w:val="00042FCC"/>
    <w:rsid w:val="000445EF"/>
    <w:rsid w:val="00044DF1"/>
    <w:rsid w:val="000459B7"/>
    <w:rsid w:val="00054B91"/>
    <w:rsid w:val="00054BA4"/>
    <w:rsid w:val="00055100"/>
    <w:rsid w:val="00055264"/>
    <w:rsid w:val="00060655"/>
    <w:rsid w:val="000619B1"/>
    <w:rsid w:val="000638E9"/>
    <w:rsid w:val="0007677A"/>
    <w:rsid w:val="00082DA2"/>
    <w:rsid w:val="00087484"/>
    <w:rsid w:val="000938CA"/>
    <w:rsid w:val="000A03FF"/>
    <w:rsid w:val="000A0889"/>
    <w:rsid w:val="000A172A"/>
    <w:rsid w:val="000A1904"/>
    <w:rsid w:val="000A1D37"/>
    <w:rsid w:val="000A41F5"/>
    <w:rsid w:val="000B1A48"/>
    <w:rsid w:val="000B33FF"/>
    <w:rsid w:val="000B4327"/>
    <w:rsid w:val="000B4C86"/>
    <w:rsid w:val="000C22A4"/>
    <w:rsid w:val="000C7A9F"/>
    <w:rsid w:val="000D155C"/>
    <w:rsid w:val="000E0C38"/>
    <w:rsid w:val="000E315B"/>
    <w:rsid w:val="000E7B5B"/>
    <w:rsid w:val="000F1540"/>
    <w:rsid w:val="000F1E77"/>
    <w:rsid w:val="000F6109"/>
    <w:rsid w:val="001001CA"/>
    <w:rsid w:val="001063CA"/>
    <w:rsid w:val="00110309"/>
    <w:rsid w:val="00110FA1"/>
    <w:rsid w:val="00111CA7"/>
    <w:rsid w:val="00116FEA"/>
    <w:rsid w:val="00125007"/>
    <w:rsid w:val="00125B50"/>
    <w:rsid w:val="00134D73"/>
    <w:rsid w:val="00134EBE"/>
    <w:rsid w:val="00136637"/>
    <w:rsid w:val="00137E20"/>
    <w:rsid w:val="00141765"/>
    <w:rsid w:val="00143D70"/>
    <w:rsid w:val="00146972"/>
    <w:rsid w:val="00150D2A"/>
    <w:rsid w:val="00151EB4"/>
    <w:rsid w:val="0015347E"/>
    <w:rsid w:val="0016050D"/>
    <w:rsid w:val="0016075F"/>
    <w:rsid w:val="00162FC7"/>
    <w:rsid w:val="00171D28"/>
    <w:rsid w:val="0017631D"/>
    <w:rsid w:val="00187483"/>
    <w:rsid w:val="00187637"/>
    <w:rsid w:val="00194DC2"/>
    <w:rsid w:val="001962A3"/>
    <w:rsid w:val="001A272E"/>
    <w:rsid w:val="001A4F6B"/>
    <w:rsid w:val="001A506F"/>
    <w:rsid w:val="001B680C"/>
    <w:rsid w:val="001B6BE8"/>
    <w:rsid w:val="001D07A9"/>
    <w:rsid w:val="001D1A1A"/>
    <w:rsid w:val="001D299F"/>
    <w:rsid w:val="001F1079"/>
    <w:rsid w:val="00204EA7"/>
    <w:rsid w:val="00210198"/>
    <w:rsid w:val="00212F6D"/>
    <w:rsid w:val="00224402"/>
    <w:rsid w:val="0022508C"/>
    <w:rsid w:val="00227BAC"/>
    <w:rsid w:val="00227D5B"/>
    <w:rsid w:val="002308B2"/>
    <w:rsid w:val="00231FDD"/>
    <w:rsid w:val="0023207B"/>
    <w:rsid w:val="002407E0"/>
    <w:rsid w:val="00244D82"/>
    <w:rsid w:val="00247715"/>
    <w:rsid w:val="00250F5C"/>
    <w:rsid w:val="0025316C"/>
    <w:rsid w:val="002551F5"/>
    <w:rsid w:val="00255672"/>
    <w:rsid w:val="00260219"/>
    <w:rsid w:val="00263904"/>
    <w:rsid w:val="00264E40"/>
    <w:rsid w:val="00265313"/>
    <w:rsid w:val="00265844"/>
    <w:rsid w:val="00267492"/>
    <w:rsid w:val="00267F3A"/>
    <w:rsid w:val="00267F4A"/>
    <w:rsid w:val="0027025A"/>
    <w:rsid w:val="00270A26"/>
    <w:rsid w:val="00276310"/>
    <w:rsid w:val="00280E83"/>
    <w:rsid w:val="00285486"/>
    <w:rsid w:val="00290BE8"/>
    <w:rsid w:val="002A341F"/>
    <w:rsid w:val="002B093F"/>
    <w:rsid w:val="002B12A7"/>
    <w:rsid w:val="002B3C78"/>
    <w:rsid w:val="002C0C30"/>
    <w:rsid w:val="002C5BA1"/>
    <w:rsid w:val="002C79B9"/>
    <w:rsid w:val="002C7A4A"/>
    <w:rsid w:val="002C7B3C"/>
    <w:rsid w:val="002E3203"/>
    <w:rsid w:val="002E34D5"/>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0D4"/>
    <w:rsid w:val="00321CAC"/>
    <w:rsid w:val="003343F4"/>
    <w:rsid w:val="00335667"/>
    <w:rsid w:val="00337CD6"/>
    <w:rsid w:val="003427A5"/>
    <w:rsid w:val="00345A22"/>
    <w:rsid w:val="00350ACC"/>
    <w:rsid w:val="00352091"/>
    <w:rsid w:val="00353847"/>
    <w:rsid w:val="00353BA4"/>
    <w:rsid w:val="00361706"/>
    <w:rsid w:val="003638AE"/>
    <w:rsid w:val="00371584"/>
    <w:rsid w:val="00371D76"/>
    <w:rsid w:val="00375CB4"/>
    <w:rsid w:val="003845DE"/>
    <w:rsid w:val="00386080"/>
    <w:rsid w:val="00390A00"/>
    <w:rsid w:val="003924CF"/>
    <w:rsid w:val="003A0D37"/>
    <w:rsid w:val="003A15CE"/>
    <w:rsid w:val="003A3F74"/>
    <w:rsid w:val="003A4137"/>
    <w:rsid w:val="003B2765"/>
    <w:rsid w:val="003B376F"/>
    <w:rsid w:val="003B6C68"/>
    <w:rsid w:val="003B7CDC"/>
    <w:rsid w:val="003C3B2F"/>
    <w:rsid w:val="003C4155"/>
    <w:rsid w:val="003D0C83"/>
    <w:rsid w:val="003D1240"/>
    <w:rsid w:val="003D252B"/>
    <w:rsid w:val="003D4FD9"/>
    <w:rsid w:val="003D64BB"/>
    <w:rsid w:val="00400EF3"/>
    <w:rsid w:val="00401D08"/>
    <w:rsid w:val="00402F50"/>
    <w:rsid w:val="00404641"/>
    <w:rsid w:val="00412C91"/>
    <w:rsid w:val="00413800"/>
    <w:rsid w:val="004229E6"/>
    <w:rsid w:val="00422F99"/>
    <w:rsid w:val="00427FC6"/>
    <w:rsid w:val="004326CB"/>
    <w:rsid w:val="0044157D"/>
    <w:rsid w:val="00444061"/>
    <w:rsid w:val="00445EBE"/>
    <w:rsid w:val="004525C6"/>
    <w:rsid w:val="00452958"/>
    <w:rsid w:val="004554C1"/>
    <w:rsid w:val="004575C1"/>
    <w:rsid w:val="00461479"/>
    <w:rsid w:val="00466AD0"/>
    <w:rsid w:val="00471907"/>
    <w:rsid w:val="00472F75"/>
    <w:rsid w:val="00474A97"/>
    <w:rsid w:val="00477116"/>
    <w:rsid w:val="004777CD"/>
    <w:rsid w:val="00481F2F"/>
    <w:rsid w:val="00481F6F"/>
    <w:rsid w:val="00487182"/>
    <w:rsid w:val="0049027C"/>
    <w:rsid w:val="0049445E"/>
    <w:rsid w:val="00494946"/>
    <w:rsid w:val="004956D9"/>
    <w:rsid w:val="00497750"/>
    <w:rsid w:val="004A5B02"/>
    <w:rsid w:val="004B4954"/>
    <w:rsid w:val="004B7C52"/>
    <w:rsid w:val="004C1783"/>
    <w:rsid w:val="004C25CC"/>
    <w:rsid w:val="004C3B54"/>
    <w:rsid w:val="004C5E94"/>
    <w:rsid w:val="004D6E6A"/>
    <w:rsid w:val="004E1954"/>
    <w:rsid w:val="004E2B5D"/>
    <w:rsid w:val="004E2F15"/>
    <w:rsid w:val="004E4A1D"/>
    <w:rsid w:val="004E62D7"/>
    <w:rsid w:val="004E6F05"/>
    <w:rsid w:val="004E7B5E"/>
    <w:rsid w:val="004E7DC3"/>
    <w:rsid w:val="004F033B"/>
    <w:rsid w:val="004F7B17"/>
    <w:rsid w:val="0050069E"/>
    <w:rsid w:val="005014E8"/>
    <w:rsid w:val="005045B5"/>
    <w:rsid w:val="00511B93"/>
    <w:rsid w:val="00515BF7"/>
    <w:rsid w:val="00515C77"/>
    <w:rsid w:val="005168F8"/>
    <w:rsid w:val="00522CB0"/>
    <w:rsid w:val="00524A38"/>
    <w:rsid w:val="00525FA1"/>
    <w:rsid w:val="00527665"/>
    <w:rsid w:val="00536ABB"/>
    <w:rsid w:val="00540BF2"/>
    <w:rsid w:val="00541135"/>
    <w:rsid w:val="005461E0"/>
    <w:rsid w:val="00546354"/>
    <w:rsid w:val="00547054"/>
    <w:rsid w:val="005523B2"/>
    <w:rsid w:val="00553E09"/>
    <w:rsid w:val="00556B93"/>
    <w:rsid w:val="00560CFF"/>
    <w:rsid w:val="00567DD9"/>
    <w:rsid w:val="0057510F"/>
    <w:rsid w:val="00581EFD"/>
    <w:rsid w:val="00584E93"/>
    <w:rsid w:val="00590C2B"/>
    <w:rsid w:val="00596137"/>
    <w:rsid w:val="005968BA"/>
    <w:rsid w:val="00596B6C"/>
    <w:rsid w:val="005A5D05"/>
    <w:rsid w:val="005A6943"/>
    <w:rsid w:val="005B03D8"/>
    <w:rsid w:val="005B1459"/>
    <w:rsid w:val="005B17F8"/>
    <w:rsid w:val="005B1A62"/>
    <w:rsid w:val="005B226C"/>
    <w:rsid w:val="005C4A4F"/>
    <w:rsid w:val="005C687D"/>
    <w:rsid w:val="005E3E14"/>
    <w:rsid w:val="005E4979"/>
    <w:rsid w:val="005E4DC9"/>
    <w:rsid w:val="005F0E53"/>
    <w:rsid w:val="005F4BFA"/>
    <w:rsid w:val="005F5AF6"/>
    <w:rsid w:val="005F7FE1"/>
    <w:rsid w:val="00600BA0"/>
    <w:rsid w:val="00602FAB"/>
    <w:rsid w:val="00603AFD"/>
    <w:rsid w:val="00606403"/>
    <w:rsid w:val="0060706E"/>
    <w:rsid w:val="0061690F"/>
    <w:rsid w:val="0062256C"/>
    <w:rsid w:val="00622F30"/>
    <w:rsid w:val="006238E4"/>
    <w:rsid w:val="00627D24"/>
    <w:rsid w:val="00627E31"/>
    <w:rsid w:val="0063015E"/>
    <w:rsid w:val="00641D56"/>
    <w:rsid w:val="00656060"/>
    <w:rsid w:val="00661F04"/>
    <w:rsid w:val="0066481A"/>
    <w:rsid w:val="00666E93"/>
    <w:rsid w:val="006673DA"/>
    <w:rsid w:val="00667885"/>
    <w:rsid w:val="006764B4"/>
    <w:rsid w:val="006765ED"/>
    <w:rsid w:val="006771AD"/>
    <w:rsid w:val="0068009E"/>
    <w:rsid w:val="00680B99"/>
    <w:rsid w:val="0068291C"/>
    <w:rsid w:val="00687CA4"/>
    <w:rsid w:val="00694063"/>
    <w:rsid w:val="006942E8"/>
    <w:rsid w:val="006967EC"/>
    <w:rsid w:val="006A18AB"/>
    <w:rsid w:val="006A26B4"/>
    <w:rsid w:val="006A75AB"/>
    <w:rsid w:val="006B2C64"/>
    <w:rsid w:val="006C09D2"/>
    <w:rsid w:val="006C4E58"/>
    <w:rsid w:val="006C5E67"/>
    <w:rsid w:val="006C7C01"/>
    <w:rsid w:val="006D30AC"/>
    <w:rsid w:val="006E255C"/>
    <w:rsid w:val="006E4E9C"/>
    <w:rsid w:val="006F3472"/>
    <w:rsid w:val="006F64D6"/>
    <w:rsid w:val="007005E6"/>
    <w:rsid w:val="00704CC2"/>
    <w:rsid w:val="00705449"/>
    <w:rsid w:val="00713AAE"/>
    <w:rsid w:val="007141BA"/>
    <w:rsid w:val="00723F56"/>
    <w:rsid w:val="0072526B"/>
    <w:rsid w:val="00726881"/>
    <w:rsid w:val="007325A2"/>
    <w:rsid w:val="007335FF"/>
    <w:rsid w:val="00742035"/>
    <w:rsid w:val="00751828"/>
    <w:rsid w:val="00755DE3"/>
    <w:rsid w:val="00757313"/>
    <w:rsid w:val="00766664"/>
    <w:rsid w:val="0077114D"/>
    <w:rsid w:val="00772318"/>
    <w:rsid w:val="007729AE"/>
    <w:rsid w:val="00780EE1"/>
    <w:rsid w:val="007834CA"/>
    <w:rsid w:val="007843E7"/>
    <w:rsid w:val="007874C5"/>
    <w:rsid w:val="00794936"/>
    <w:rsid w:val="007A0596"/>
    <w:rsid w:val="007A0EFB"/>
    <w:rsid w:val="007A3336"/>
    <w:rsid w:val="007B2861"/>
    <w:rsid w:val="007B32B8"/>
    <w:rsid w:val="007B34D2"/>
    <w:rsid w:val="007B5C7A"/>
    <w:rsid w:val="007C0116"/>
    <w:rsid w:val="007C0494"/>
    <w:rsid w:val="007C28FD"/>
    <w:rsid w:val="007C6BD2"/>
    <w:rsid w:val="007D1629"/>
    <w:rsid w:val="007D65E2"/>
    <w:rsid w:val="007F35FA"/>
    <w:rsid w:val="007F4066"/>
    <w:rsid w:val="0080081E"/>
    <w:rsid w:val="00806577"/>
    <w:rsid w:val="008106B2"/>
    <w:rsid w:val="00812F31"/>
    <w:rsid w:val="0081551D"/>
    <w:rsid w:val="00815BB1"/>
    <w:rsid w:val="008215BA"/>
    <w:rsid w:val="0082576D"/>
    <w:rsid w:val="00833FA6"/>
    <w:rsid w:val="00834BAA"/>
    <w:rsid w:val="008352B7"/>
    <w:rsid w:val="00843635"/>
    <w:rsid w:val="00847A65"/>
    <w:rsid w:val="00852AB3"/>
    <w:rsid w:val="008550A5"/>
    <w:rsid w:val="00856691"/>
    <w:rsid w:val="008612BB"/>
    <w:rsid w:val="008666D5"/>
    <w:rsid w:val="0086690F"/>
    <w:rsid w:val="00866A84"/>
    <w:rsid w:val="0087671F"/>
    <w:rsid w:val="008803B4"/>
    <w:rsid w:val="00883B9E"/>
    <w:rsid w:val="008858B3"/>
    <w:rsid w:val="008869D8"/>
    <w:rsid w:val="0088776C"/>
    <w:rsid w:val="00890235"/>
    <w:rsid w:val="00891306"/>
    <w:rsid w:val="008A74A7"/>
    <w:rsid w:val="008B0AE4"/>
    <w:rsid w:val="008B1CE9"/>
    <w:rsid w:val="008B4612"/>
    <w:rsid w:val="008B5CB8"/>
    <w:rsid w:val="008C576A"/>
    <w:rsid w:val="008D0D17"/>
    <w:rsid w:val="008D150C"/>
    <w:rsid w:val="008D78F4"/>
    <w:rsid w:val="008E3CA6"/>
    <w:rsid w:val="0090072E"/>
    <w:rsid w:val="009013F4"/>
    <w:rsid w:val="009068D4"/>
    <w:rsid w:val="009147F2"/>
    <w:rsid w:val="009258BE"/>
    <w:rsid w:val="00926A0E"/>
    <w:rsid w:val="00926DA1"/>
    <w:rsid w:val="009273B0"/>
    <w:rsid w:val="00932D50"/>
    <w:rsid w:val="009361DB"/>
    <w:rsid w:val="00937403"/>
    <w:rsid w:val="00942DAF"/>
    <w:rsid w:val="00945766"/>
    <w:rsid w:val="00946EB2"/>
    <w:rsid w:val="00947D1D"/>
    <w:rsid w:val="009603A7"/>
    <w:rsid w:val="009628B8"/>
    <w:rsid w:val="00963224"/>
    <w:rsid w:val="00967CA7"/>
    <w:rsid w:val="0097066A"/>
    <w:rsid w:val="00980005"/>
    <w:rsid w:val="00982D4B"/>
    <w:rsid w:val="00984CBE"/>
    <w:rsid w:val="00986FEE"/>
    <w:rsid w:val="009957BB"/>
    <w:rsid w:val="00995C8E"/>
    <w:rsid w:val="00995F5F"/>
    <w:rsid w:val="00996294"/>
    <w:rsid w:val="009A28AF"/>
    <w:rsid w:val="009A391D"/>
    <w:rsid w:val="009A52EE"/>
    <w:rsid w:val="009B088D"/>
    <w:rsid w:val="009B30C7"/>
    <w:rsid w:val="009B370F"/>
    <w:rsid w:val="009B6CA5"/>
    <w:rsid w:val="009B6D05"/>
    <w:rsid w:val="009C1F9F"/>
    <w:rsid w:val="009C6817"/>
    <w:rsid w:val="009D1C63"/>
    <w:rsid w:val="009E3721"/>
    <w:rsid w:val="009E6B16"/>
    <w:rsid w:val="009E7216"/>
    <w:rsid w:val="009E72B8"/>
    <w:rsid w:val="009F09B8"/>
    <w:rsid w:val="009F5EC8"/>
    <w:rsid w:val="009F661B"/>
    <w:rsid w:val="00A00183"/>
    <w:rsid w:val="00A00391"/>
    <w:rsid w:val="00A02D12"/>
    <w:rsid w:val="00A04E85"/>
    <w:rsid w:val="00A071C0"/>
    <w:rsid w:val="00A075E9"/>
    <w:rsid w:val="00A10217"/>
    <w:rsid w:val="00A14D74"/>
    <w:rsid w:val="00A15A8D"/>
    <w:rsid w:val="00A20A7C"/>
    <w:rsid w:val="00A2317F"/>
    <w:rsid w:val="00A2428D"/>
    <w:rsid w:val="00A25DE4"/>
    <w:rsid w:val="00A271A9"/>
    <w:rsid w:val="00A31F87"/>
    <w:rsid w:val="00A33897"/>
    <w:rsid w:val="00A375FE"/>
    <w:rsid w:val="00A41A84"/>
    <w:rsid w:val="00A425DF"/>
    <w:rsid w:val="00A42F9C"/>
    <w:rsid w:val="00A50C4E"/>
    <w:rsid w:val="00A55A0E"/>
    <w:rsid w:val="00A61929"/>
    <w:rsid w:val="00A61DEF"/>
    <w:rsid w:val="00A61FA5"/>
    <w:rsid w:val="00A63E34"/>
    <w:rsid w:val="00A678C8"/>
    <w:rsid w:val="00A67D55"/>
    <w:rsid w:val="00A74069"/>
    <w:rsid w:val="00A75910"/>
    <w:rsid w:val="00A76FBF"/>
    <w:rsid w:val="00A8123E"/>
    <w:rsid w:val="00A81588"/>
    <w:rsid w:val="00A84A31"/>
    <w:rsid w:val="00A8511C"/>
    <w:rsid w:val="00A86E6F"/>
    <w:rsid w:val="00A9226F"/>
    <w:rsid w:val="00A93811"/>
    <w:rsid w:val="00A946E7"/>
    <w:rsid w:val="00AA45D2"/>
    <w:rsid w:val="00AB3F56"/>
    <w:rsid w:val="00AC2355"/>
    <w:rsid w:val="00AC3A57"/>
    <w:rsid w:val="00AC6970"/>
    <w:rsid w:val="00AE09EF"/>
    <w:rsid w:val="00AE21D9"/>
    <w:rsid w:val="00AE49B3"/>
    <w:rsid w:val="00AE51D4"/>
    <w:rsid w:val="00AF0EDE"/>
    <w:rsid w:val="00AF2751"/>
    <w:rsid w:val="00AF2EE2"/>
    <w:rsid w:val="00AF5056"/>
    <w:rsid w:val="00AF649B"/>
    <w:rsid w:val="00AF759B"/>
    <w:rsid w:val="00B00AC4"/>
    <w:rsid w:val="00B049CA"/>
    <w:rsid w:val="00B05421"/>
    <w:rsid w:val="00B24C2A"/>
    <w:rsid w:val="00B27879"/>
    <w:rsid w:val="00B30F60"/>
    <w:rsid w:val="00B31097"/>
    <w:rsid w:val="00B335B1"/>
    <w:rsid w:val="00B34AD1"/>
    <w:rsid w:val="00B44980"/>
    <w:rsid w:val="00B472D4"/>
    <w:rsid w:val="00B4757B"/>
    <w:rsid w:val="00B51995"/>
    <w:rsid w:val="00B56057"/>
    <w:rsid w:val="00B656F9"/>
    <w:rsid w:val="00B66E96"/>
    <w:rsid w:val="00B715A5"/>
    <w:rsid w:val="00B71659"/>
    <w:rsid w:val="00B737DB"/>
    <w:rsid w:val="00B73D00"/>
    <w:rsid w:val="00B77B4D"/>
    <w:rsid w:val="00B77F5B"/>
    <w:rsid w:val="00B812C4"/>
    <w:rsid w:val="00B852DB"/>
    <w:rsid w:val="00B86237"/>
    <w:rsid w:val="00B872CD"/>
    <w:rsid w:val="00B92B99"/>
    <w:rsid w:val="00B95304"/>
    <w:rsid w:val="00B9691F"/>
    <w:rsid w:val="00BA0D6E"/>
    <w:rsid w:val="00BA660F"/>
    <w:rsid w:val="00BB0E93"/>
    <w:rsid w:val="00BB2138"/>
    <w:rsid w:val="00BB5273"/>
    <w:rsid w:val="00BC0A8D"/>
    <w:rsid w:val="00BC2155"/>
    <w:rsid w:val="00BC23B2"/>
    <w:rsid w:val="00BC57CD"/>
    <w:rsid w:val="00BC5C8B"/>
    <w:rsid w:val="00BD5EF7"/>
    <w:rsid w:val="00BE0253"/>
    <w:rsid w:val="00BE2CE4"/>
    <w:rsid w:val="00BE34F0"/>
    <w:rsid w:val="00BE5D42"/>
    <w:rsid w:val="00BF08C3"/>
    <w:rsid w:val="00BF7072"/>
    <w:rsid w:val="00C00530"/>
    <w:rsid w:val="00C03671"/>
    <w:rsid w:val="00C06059"/>
    <w:rsid w:val="00C06C65"/>
    <w:rsid w:val="00C10F78"/>
    <w:rsid w:val="00C21823"/>
    <w:rsid w:val="00C21901"/>
    <w:rsid w:val="00C23095"/>
    <w:rsid w:val="00C23EF2"/>
    <w:rsid w:val="00C26758"/>
    <w:rsid w:val="00C306A1"/>
    <w:rsid w:val="00C327E4"/>
    <w:rsid w:val="00C32ACA"/>
    <w:rsid w:val="00C42838"/>
    <w:rsid w:val="00C42EB3"/>
    <w:rsid w:val="00C43EDF"/>
    <w:rsid w:val="00C50D5E"/>
    <w:rsid w:val="00C5338F"/>
    <w:rsid w:val="00C5464E"/>
    <w:rsid w:val="00C57335"/>
    <w:rsid w:val="00C61F28"/>
    <w:rsid w:val="00C65B6A"/>
    <w:rsid w:val="00C70111"/>
    <w:rsid w:val="00C76BF0"/>
    <w:rsid w:val="00C80EA6"/>
    <w:rsid w:val="00C872FC"/>
    <w:rsid w:val="00C954B8"/>
    <w:rsid w:val="00C958B3"/>
    <w:rsid w:val="00C959A3"/>
    <w:rsid w:val="00CA3E9A"/>
    <w:rsid w:val="00CA41BF"/>
    <w:rsid w:val="00CA500A"/>
    <w:rsid w:val="00CA6291"/>
    <w:rsid w:val="00CB1AF2"/>
    <w:rsid w:val="00CB506C"/>
    <w:rsid w:val="00CB5503"/>
    <w:rsid w:val="00CB5652"/>
    <w:rsid w:val="00CB6A11"/>
    <w:rsid w:val="00CC0965"/>
    <w:rsid w:val="00CC3B98"/>
    <w:rsid w:val="00CC5D0C"/>
    <w:rsid w:val="00CC687C"/>
    <w:rsid w:val="00CC7F31"/>
    <w:rsid w:val="00CD000B"/>
    <w:rsid w:val="00CD1CCD"/>
    <w:rsid w:val="00CD280C"/>
    <w:rsid w:val="00CE0761"/>
    <w:rsid w:val="00CE0DFC"/>
    <w:rsid w:val="00CE33F7"/>
    <w:rsid w:val="00CE4309"/>
    <w:rsid w:val="00CE7993"/>
    <w:rsid w:val="00CF7C87"/>
    <w:rsid w:val="00D00A63"/>
    <w:rsid w:val="00D00B8C"/>
    <w:rsid w:val="00D02E09"/>
    <w:rsid w:val="00D04417"/>
    <w:rsid w:val="00D13671"/>
    <w:rsid w:val="00D13CB5"/>
    <w:rsid w:val="00D1482C"/>
    <w:rsid w:val="00D1508E"/>
    <w:rsid w:val="00D2782B"/>
    <w:rsid w:val="00D33161"/>
    <w:rsid w:val="00D35CAD"/>
    <w:rsid w:val="00D406AB"/>
    <w:rsid w:val="00D40ADB"/>
    <w:rsid w:val="00D46CE3"/>
    <w:rsid w:val="00D50B31"/>
    <w:rsid w:val="00D55D97"/>
    <w:rsid w:val="00D6286B"/>
    <w:rsid w:val="00D633C5"/>
    <w:rsid w:val="00D64841"/>
    <w:rsid w:val="00D6695C"/>
    <w:rsid w:val="00D71400"/>
    <w:rsid w:val="00D75C60"/>
    <w:rsid w:val="00D817D0"/>
    <w:rsid w:val="00D822B4"/>
    <w:rsid w:val="00D90EEE"/>
    <w:rsid w:val="00D922FE"/>
    <w:rsid w:val="00D92DB4"/>
    <w:rsid w:val="00D94DFC"/>
    <w:rsid w:val="00D9648F"/>
    <w:rsid w:val="00DA3F4D"/>
    <w:rsid w:val="00DA604A"/>
    <w:rsid w:val="00DA634A"/>
    <w:rsid w:val="00DB005F"/>
    <w:rsid w:val="00DB2843"/>
    <w:rsid w:val="00DB4806"/>
    <w:rsid w:val="00DB5027"/>
    <w:rsid w:val="00DC15A4"/>
    <w:rsid w:val="00DC6B29"/>
    <w:rsid w:val="00DC71CF"/>
    <w:rsid w:val="00DD4565"/>
    <w:rsid w:val="00DD5A31"/>
    <w:rsid w:val="00DD613F"/>
    <w:rsid w:val="00DD6BD8"/>
    <w:rsid w:val="00DE028F"/>
    <w:rsid w:val="00DE02C0"/>
    <w:rsid w:val="00DF2F9B"/>
    <w:rsid w:val="00E02A0C"/>
    <w:rsid w:val="00E03740"/>
    <w:rsid w:val="00E047E9"/>
    <w:rsid w:val="00E05577"/>
    <w:rsid w:val="00E16885"/>
    <w:rsid w:val="00E16CE7"/>
    <w:rsid w:val="00E22550"/>
    <w:rsid w:val="00E23143"/>
    <w:rsid w:val="00E25B6A"/>
    <w:rsid w:val="00E2611B"/>
    <w:rsid w:val="00E43FC7"/>
    <w:rsid w:val="00E47E0A"/>
    <w:rsid w:val="00E50A0F"/>
    <w:rsid w:val="00E51280"/>
    <w:rsid w:val="00E51AC7"/>
    <w:rsid w:val="00E54B84"/>
    <w:rsid w:val="00E64F83"/>
    <w:rsid w:val="00E66CFB"/>
    <w:rsid w:val="00E67882"/>
    <w:rsid w:val="00E71F21"/>
    <w:rsid w:val="00E774D9"/>
    <w:rsid w:val="00E82B87"/>
    <w:rsid w:val="00E85985"/>
    <w:rsid w:val="00E90538"/>
    <w:rsid w:val="00E92820"/>
    <w:rsid w:val="00E9325F"/>
    <w:rsid w:val="00EA000C"/>
    <w:rsid w:val="00EA2947"/>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1466"/>
    <w:rsid w:val="00EE300F"/>
    <w:rsid w:val="00EE3106"/>
    <w:rsid w:val="00EE36C6"/>
    <w:rsid w:val="00EE4ED0"/>
    <w:rsid w:val="00EE7984"/>
    <w:rsid w:val="00EF1A08"/>
    <w:rsid w:val="00EF37B5"/>
    <w:rsid w:val="00F02B92"/>
    <w:rsid w:val="00F13D16"/>
    <w:rsid w:val="00F155FE"/>
    <w:rsid w:val="00F15A82"/>
    <w:rsid w:val="00F27F0D"/>
    <w:rsid w:val="00F348A2"/>
    <w:rsid w:val="00F35206"/>
    <w:rsid w:val="00F370AF"/>
    <w:rsid w:val="00F46C11"/>
    <w:rsid w:val="00F47C9B"/>
    <w:rsid w:val="00F51443"/>
    <w:rsid w:val="00F5774A"/>
    <w:rsid w:val="00F60D8F"/>
    <w:rsid w:val="00F617CE"/>
    <w:rsid w:val="00F62FFD"/>
    <w:rsid w:val="00F650A7"/>
    <w:rsid w:val="00F65284"/>
    <w:rsid w:val="00F70C99"/>
    <w:rsid w:val="00F72400"/>
    <w:rsid w:val="00F76375"/>
    <w:rsid w:val="00F8029C"/>
    <w:rsid w:val="00F82361"/>
    <w:rsid w:val="00F83AD3"/>
    <w:rsid w:val="00F866F2"/>
    <w:rsid w:val="00F91BB1"/>
    <w:rsid w:val="00F93FC6"/>
    <w:rsid w:val="00F94581"/>
    <w:rsid w:val="00FA1196"/>
    <w:rsid w:val="00FA2876"/>
    <w:rsid w:val="00FA3FBB"/>
    <w:rsid w:val="00FA4430"/>
    <w:rsid w:val="00FA4DD8"/>
    <w:rsid w:val="00FA5DBE"/>
    <w:rsid w:val="00FB4302"/>
    <w:rsid w:val="00FB50E1"/>
    <w:rsid w:val="00FC150C"/>
    <w:rsid w:val="00FC50B1"/>
    <w:rsid w:val="00FC5C0A"/>
    <w:rsid w:val="00FC6133"/>
    <w:rsid w:val="00FD22E7"/>
    <w:rsid w:val="00FD3E1D"/>
    <w:rsid w:val="00FD4216"/>
    <w:rsid w:val="00FD666B"/>
    <w:rsid w:val="00FE12D1"/>
    <w:rsid w:val="00FE59EC"/>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B24C2A"/>
    <w:pPr>
      <w:spacing w:before="120" w:after="120" w:line="48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661F04"/>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661F04"/>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Hsgngr/Pandemic_Simul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openai.com/blog/emergent-tool-use" TargetMode="Externa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A86DF2-7C05-42C7-AFAE-EC25AF6E4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26874</Words>
  <Characters>153188</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2</cp:revision>
  <dcterms:created xsi:type="dcterms:W3CDTF">2020-08-29T11:05:00Z</dcterms:created>
  <dcterms:modified xsi:type="dcterms:W3CDTF">2020-08-29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